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3EE7911A" w:rsidR="00955FAB" w:rsidRPr="003C1201" w:rsidRDefault="003754EF" w:rsidP="003C1201">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DA25C3">
        <w:rPr>
          <w:rFonts w:asciiTheme="minorBidi" w:hAnsiTheme="minorBidi" w:cstheme="minorBidi"/>
          <w:color w:val="FF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2C3BD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3&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2C3BD4" w:rsidRPr="002C3BD4">
        <w:rPr>
          <w:rFonts w:asciiTheme="minorBidi" w:hAnsiTheme="minorBidi" w:cstheme="minorBidi"/>
          <w:noProof/>
          <w:color w:val="000000"/>
          <w:sz w:val="20"/>
          <w:szCs w:val="20"/>
          <w:vertAlign w:val="superscript"/>
        </w:rPr>
        <w:t>13</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r w:rsidR="002C3BD4" w:rsidRPr="008F5DA0">
        <w:rPr>
          <w:rFonts w:asciiTheme="minorBidi" w:hAnsiTheme="minorBidi" w:cstheme="minorBidi"/>
          <w:color w:val="FF0000"/>
          <w:sz w:val="20"/>
          <w:szCs w:val="20"/>
        </w:rPr>
        <w:t xml:space="preserve">The concept of using energy profiles to evaluate protein structures was </w:t>
      </w:r>
      <w:r w:rsidR="002C3BD4" w:rsidRPr="00C901F8">
        <w:rPr>
          <w:rFonts w:asciiTheme="minorBidi" w:hAnsiTheme="minorBidi" w:cstheme="minorBidi"/>
          <w:color w:val="FF0000"/>
          <w:sz w:val="20"/>
          <w:szCs w:val="20"/>
        </w:rPr>
        <w:t xml:space="preserve">initially </w:t>
      </w:r>
      <w:r w:rsidR="002C3BD4" w:rsidRPr="008F5DA0">
        <w:rPr>
          <w:rFonts w:asciiTheme="minorBidi" w:hAnsiTheme="minorBidi" w:cstheme="minorBidi"/>
          <w:color w:val="FF0000"/>
          <w:sz w:val="20"/>
          <w:szCs w:val="20"/>
        </w:rPr>
        <w:t>introduced by Eisenberg</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4&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4</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who developed a </w:t>
      </w:r>
      <w:r w:rsidR="002C3BD4" w:rsidRPr="00C901F8">
        <w:rPr>
          <w:rFonts w:asciiTheme="minorBidi" w:hAnsiTheme="minorBidi" w:cstheme="minorBidi"/>
          <w:color w:val="FF0000"/>
          <w:sz w:val="20"/>
          <w:szCs w:val="20"/>
        </w:rPr>
        <w:t>method for mapping amino acid sequences to structural folds based on energy profiles</w:t>
      </w:r>
      <w:r w:rsidR="002C3BD4" w:rsidRPr="008F5DA0">
        <w:rPr>
          <w:rFonts w:asciiTheme="minorBidi" w:hAnsiTheme="minorBidi" w:cstheme="minorBidi"/>
          <w:color w:val="FF0000"/>
          <w:sz w:val="20"/>
          <w:szCs w:val="20"/>
        </w:rPr>
        <w:t xml:space="preserve">. </w:t>
      </w:r>
      <w:r w:rsidR="002C3BD4"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2C3BD4" w:rsidRPr="008F5DA0">
        <w:rPr>
          <w:rFonts w:asciiTheme="minorBidi" w:hAnsiTheme="minorBidi" w:cstheme="minorBidi"/>
          <w:color w:val="FF0000"/>
          <w:sz w:val="20"/>
          <w:szCs w:val="20"/>
        </w:rPr>
        <w:t xml:space="preserve">Soon after, </w:t>
      </w:r>
      <w:proofErr w:type="spellStart"/>
      <w:r w:rsidR="002C3BD4" w:rsidRPr="008F5DA0">
        <w:rPr>
          <w:rFonts w:asciiTheme="minorBidi" w:hAnsiTheme="minorBidi" w:cstheme="minorBidi"/>
          <w:color w:val="FF0000"/>
          <w:sz w:val="20"/>
          <w:szCs w:val="20"/>
        </w:rPr>
        <w:t>Wolynes</w:t>
      </w:r>
      <w:proofErr w:type="spellEnd"/>
      <w:r w:rsidR="002C3BD4" w:rsidRPr="008F5DA0">
        <w:rPr>
          <w:rFonts w:asciiTheme="minorBidi" w:hAnsiTheme="minorBidi" w:cstheme="minorBidi"/>
          <w:color w:val="FF0000"/>
          <w:sz w:val="20"/>
          <w:szCs w:val="20"/>
        </w:rPr>
        <w:t xml:space="preserve"> and co-workers</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5&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5</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expanded this</w:t>
      </w:r>
      <w:r w:rsidR="002C3BD4">
        <w:rPr>
          <w:rFonts w:asciiTheme="minorBidi" w:hAnsiTheme="minorBidi" w:cstheme="minorBidi"/>
          <w:color w:val="FF0000"/>
          <w:sz w:val="20"/>
          <w:szCs w:val="20"/>
        </w:rPr>
        <w:t xml:space="preserve"> study</w:t>
      </w:r>
      <w:r w:rsidR="002C3BD4"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w:t>
      </w:r>
      <w:r w:rsidR="002C3BD4" w:rsidRPr="008F5DA0">
        <w:rPr>
          <w:rFonts w:asciiTheme="minorBidi" w:hAnsiTheme="minorBidi" w:cstheme="minorBidi"/>
          <w:color w:val="FF0000"/>
          <w:sz w:val="20"/>
          <w:szCs w:val="20"/>
        </w:rPr>
        <w:lastRenderedPageBreak/>
        <w:t xml:space="preserve">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0ABC8F4A" w14:textId="79C6A83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FB4B1B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3422C9BC" w14:textId="208CFDB0" w:rsidR="00F41D00" w:rsidRPr="00F41D00" w:rsidRDefault="00B81C21" w:rsidP="00F41D00">
      <w:pPr>
        <w:spacing w:line="360" w:lineRule="auto"/>
        <w:jc w:val="both"/>
        <w:rPr>
          <w:rFonts w:asciiTheme="minorBidi" w:hAnsiTheme="minorBidi" w:cstheme="minorBidi"/>
          <w:color w:val="FF0000"/>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w:t>
      </w:r>
      <w:r w:rsidR="003C1201" w:rsidRPr="003C1201">
        <w:rPr>
          <w:rFonts w:asciiTheme="minorBidi" w:hAnsiTheme="minorBidi" w:cstheme="minorBidi"/>
          <w:color w:val="000000"/>
          <w:sz w:val="20"/>
          <w:szCs w:val="20"/>
        </w:rPr>
        <w:t xml:space="preserve"> </w:t>
      </w:r>
      <w:r w:rsidR="003C1201" w:rsidRPr="00674C25">
        <w:rPr>
          <w:rFonts w:asciiTheme="minorBidi" w:hAnsiTheme="minorBidi" w:cstheme="minorBidi"/>
          <w:color w:val="000000"/>
          <w:sz w:val="20"/>
          <w:szCs w:val="20"/>
        </w:rPr>
        <w:fldChar w:fldCharType="begin"/>
      </w:r>
      <w:r w:rsidR="003C1201">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3C1201" w:rsidRPr="00674C25">
        <w:rPr>
          <w:rFonts w:asciiTheme="minorBidi" w:hAnsiTheme="minorBidi" w:cstheme="minorBidi"/>
          <w:color w:val="000000"/>
          <w:sz w:val="20"/>
          <w:szCs w:val="20"/>
        </w:rPr>
        <w:fldChar w:fldCharType="separate"/>
      </w:r>
      <w:r w:rsidR="003C1201" w:rsidRPr="00C44207">
        <w:rPr>
          <w:rFonts w:asciiTheme="minorBidi" w:hAnsiTheme="minorBidi" w:cstheme="minorBidi"/>
          <w:noProof/>
          <w:color w:val="000000"/>
          <w:sz w:val="20"/>
          <w:szCs w:val="20"/>
          <w:vertAlign w:val="superscript"/>
        </w:rPr>
        <w:t>22</w:t>
      </w:r>
      <w:r w:rsidR="003C1201"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w:t>
      </w:r>
      <w:r w:rsidR="003C1201">
        <w:rPr>
          <w:rFonts w:asciiTheme="minorBidi" w:hAnsiTheme="minorBidi" w:cstheme="minorBidi"/>
          <w:color w:val="000000"/>
          <w:sz w:val="20"/>
          <w:szCs w:val="20"/>
        </w:rPr>
        <w:t>s</w:t>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 xml:space="preserve">In our study, we introduce a </w:t>
      </w:r>
      <w:r w:rsidR="00E75734" w:rsidRPr="00674C25">
        <w:rPr>
          <w:rFonts w:asciiTheme="minorBidi" w:hAnsiTheme="minorBidi" w:cstheme="minorBidi"/>
          <w:color w:val="000000"/>
          <w:sz w:val="20"/>
          <w:szCs w:val="20"/>
        </w:rPr>
        <w:lastRenderedPageBreak/>
        <w:t>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r w:rsidR="008D68A0" w:rsidRPr="008D68A0">
        <w:rPr>
          <w:rFonts w:asciiTheme="minorBidi" w:hAnsiTheme="minorBidi" w:cstheme="minorBidi"/>
          <w:color w:val="FF0000"/>
          <w:sz w:val="20"/>
          <w:szCs w:val="20"/>
        </w:rPr>
        <w:t>We further validated the scalability and efficiency of our method by applying it to large datasets, including 4,405 coronavirus protein models</w:t>
      </w:r>
      <w:r w:rsidR="001B324D">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1B324D">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1B324D">
        <w:rPr>
          <w:rFonts w:asciiTheme="minorBidi" w:hAnsiTheme="minorBidi" w:cstheme="minorBidi"/>
          <w:bCs/>
          <w:color w:val="FF0000"/>
          <w:sz w:val="20"/>
          <w:szCs w:val="20"/>
        </w:rPr>
        <w:fldChar w:fldCharType="end"/>
      </w:r>
      <w:r w:rsidR="008D68A0" w:rsidRPr="008D68A0">
        <w:rPr>
          <w:rFonts w:asciiTheme="minorBidi" w:hAnsiTheme="minorBidi" w:cstheme="minorBidi"/>
          <w:color w:val="FF0000"/>
          <w:sz w:val="20"/>
          <w:szCs w:val="20"/>
        </w:rPr>
        <w:t>, achieving near-perfect accuracy in subfamily classification</w:t>
      </w:r>
      <w:r w:rsidR="00F41D00">
        <w:rPr>
          <w:rFonts w:asciiTheme="minorBidi" w:hAnsiTheme="minorBidi" w:cstheme="minorBidi"/>
          <w:color w:val="FF0000"/>
          <w:sz w:val="20"/>
          <w:szCs w:val="20"/>
        </w:rPr>
        <w:t xml:space="preserve"> and on</w:t>
      </w:r>
      <w:r w:rsidR="00F41D00" w:rsidRPr="008D68A0">
        <w:rPr>
          <w:rFonts w:asciiTheme="minorBidi" w:hAnsiTheme="minorBidi" w:cstheme="minorBidi"/>
          <w:color w:val="FF0000"/>
          <w:sz w:val="20"/>
          <w:szCs w:val="20"/>
        </w:rPr>
        <w:t xml:space="preserve"> subsets from the ASTRAL95 dataset</w:t>
      </w:r>
      <w:r w:rsidR="00F41D00" w:rsidRPr="00F41D00">
        <w:rPr>
          <w:rFonts w:asciiTheme="minorBidi" w:hAnsiTheme="minorBidi" w:cstheme="minorBidi"/>
          <w:color w:val="FF0000"/>
          <w:sz w:val="20"/>
          <w:szCs w:val="20"/>
        </w:rPr>
        <w:t>, demonstrating superior computational performance.</w:t>
      </w: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56E9C795" w:rsidR="00D708C8" w:rsidRPr="00C109DB" w:rsidRDefault="00AE30BA" w:rsidP="00E853C4">
      <w:pPr>
        <w:spacing w:line="360" w:lineRule="auto"/>
        <w:jc w:val="lowKashida"/>
        <w:rPr>
          <w:rFonts w:asciiTheme="minorBidi" w:hAnsiTheme="minorBidi" w:cstheme="minorBidi"/>
          <w:bCs/>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C109DB">
        <w:rPr>
          <w:rFonts w:asciiTheme="minorBidi" w:hAnsiTheme="minorBidi" w:cstheme="minorBidi"/>
          <w:bCs/>
          <w:color w:val="FF0000"/>
          <w:sz w:val="20"/>
          <w:szCs w:val="20"/>
        </w:rPr>
        <w:t xml:space="preserve"> </w:t>
      </w:r>
      <w:r w:rsidRPr="00C109DB">
        <w:rPr>
          <w:rFonts w:asciiTheme="minorBidi" w:hAnsiTheme="minorBidi" w:cstheme="minorBidi"/>
          <w:bCs/>
          <w:color w:val="FF0000"/>
          <w:sz w:val="20"/>
          <w:szCs w:val="20"/>
        </w:rPr>
        <w:fldChar w:fldCharType="begin"/>
      </w:r>
      <w:r w:rsidR="00230ACC">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00230ACC"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as detailed in the Method section </w:t>
      </w:r>
      <w:r w:rsidR="0057417B" w:rsidRPr="00C109DB">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bCs/>
          <w:color w:val="FF0000"/>
          <w:sz w:val="20"/>
          <w:szCs w:val="20"/>
        </w:rPr>
        <w:instrText>‐</w:instrText>
      </w:r>
      <w:r w:rsidR="001B324D">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4</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 xml:space="preserve">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0385795D" w14:textId="2A4AB509" w:rsidR="007E7B59" w:rsidRDefault="00DE57DC" w:rsidP="007E7B59">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7E7B59" w:rsidRPr="007E7B59">
        <w:rPr>
          <w:rFonts w:asciiTheme="minorBidi" w:hAnsiTheme="minorBidi" w:cstheme="minorBidi"/>
          <w:bCs/>
          <w:color w:val="FF0000"/>
          <w:sz w:val="20"/>
          <w:szCs w:val="20"/>
        </w:rPr>
        <w:t>Fig</w:t>
      </w:r>
      <w:r w:rsidR="00806CC6">
        <w:rPr>
          <w:rFonts w:asciiTheme="minorBidi" w:hAnsiTheme="minorBidi" w:cstheme="minorBidi"/>
          <w:bCs/>
          <w:color w:val="FF0000"/>
          <w:sz w:val="20"/>
          <w:szCs w:val="20"/>
        </w:rPr>
        <w:t>.</w:t>
      </w:r>
      <w:r w:rsidR="007E7B59"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energy for both protein sequences and their corresponding structures using protein domains from the </w:t>
      </w:r>
      <w:r w:rsidR="007E7B59" w:rsidRPr="007E7B59">
        <w:rPr>
          <w:rFonts w:asciiTheme="minorBidi" w:hAnsiTheme="minorBidi" w:cstheme="minorBidi"/>
          <w:bCs/>
          <w:color w:val="FF0000"/>
          <w:sz w:val="20"/>
          <w:szCs w:val="20"/>
        </w:rPr>
        <w:lastRenderedPageBreak/>
        <w:t>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2062E9F6" w14:textId="5FD6E5D4" w:rsidR="002E6CDA" w:rsidRPr="002E6CDA" w:rsidRDefault="002E6CDA" w:rsidP="001B0382">
      <w:pPr>
        <w:spacing w:line="360" w:lineRule="auto"/>
        <w:jc w:val="lowKashida"/>
        <w:rPr>
          <w:rFonts w:asciiTheme="minorBidi" w:hAnsiTheme="minorBidi" w:cstheme="minorBidi"/>
          <w:color w:val="FF0000"/>
          <w:sz w:val="20"/>
          <w:szCs w:val="20"/>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further support this conclusion, we extended our analysis to investigate energy discrepancies across all interaction types. For each interaction type, we calculated the differences between energy estimates derived from sequence and structure. As shown in Fig</w:t>
      </w:r>
      <w:r w:rsidR="00371849">
        <w:rPr>
          <w:rFonts w:asciiTheme="minorBidi" w:hAnsiTheme="minorBidi" w:cstheme="minorBidi"/>
          <w:color w:val="FF0000"/>
          <w:sz w:val="20"/>
          <w:szCs w:val="20"/>
        </w:rPr>
        <w:t>.</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sidR="001B0382">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However, while protein length does not appear to influence accuracy, we acknowledge that protein complexity—such as folding patterns, structural heterogeneity, and conformational dynamics—may still affect the precision of energy estimations. These factors could impact the energy landscape in ways that are not fully captured by sequence-based methods. Consequently, investigating the role of protein complexity in energy estimation will be an important avenue for future research.</w:t>
      </w:r>
    </w:p>
    <w:p w14:paraId="3064FA06" w14:textId="07F01504" w:rsidR="0018734D" w:rsidRPr="00674C25" w:rsidRDefault="0018734D" w:rsidP="002E6CDA">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00ACD6C3" w14:textId="4E7912C7" w:rsidR="00CD5A8B" w:rsidRDefault="00770043" w:rsidP="005E7499">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5</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For our analysis, RMSD calculations were performed by superimposing corresponding atomic coordinates using a least-squares fitting procedure implemented in R</w:t>
      </w:r>
      <w:r w:rsidR="006702CC">
        <w:rPr>
          <w:rFonts w:asciiTheme="minorBidi" w:hAnsiTheme="minorBidi" w:cstheme="minorBidi"/>
          <w:color w:val="FF0000"/>
          <w:sz w:val="20"/>
          <w:szCs w:val="20"/>
        </w:rPr>
        <w:t xml:space="preserve"> software</w:t>
      </w:r>
      <w:r w:rsidR="00D806EA"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6</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 </w:instrText>
      </w:r>
      <w:r w:rsidR="001B324D">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DATA </w:instrText>
      </w:r>
      <w:r w:rsidR="001B324D">
        <w:rPr>
          <w:rFonts w:asciiTheme="minorBidi" w:hAnsiTheme="minorBidi" w:cstheme="minorBidi"/>
          <w:color w:val="FF0000"/>
          <w:sz w:val="20"/>
          <w:szCs w:val="20"/>
        </w:rPr>
      </w:r>
      <w:r w:rsidR="001B324D">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7</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w:t>
      </w:r>
      <w:r w:rsidR="00192399" w:rsidRPr="00D806EA">
        <w:rPr>
          <w:rFonts w:asciiTheme="minorBidi" w:hAnsiTheme="minorBidi" w:cstheme="minorBidi"/>
          <w:color w:val="FF0000"/>
          <w:sz w:val="20"/>
          <w:szCs w:val="20"/>
        </w:rPr>
        <w:lastRenderedPageBreak/>
        <w:t xml:space="preserve">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8</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small</w:t>
      </w:r>
      <w:r w:rsidR="00BA23F1">
        <w:rPr>
          <w:rFonts w:asciiTheme="minorBidi" w:hAnsiTheme="minorBidi" w:cstheme="minorBidi"/>
          <w:color w:val="FF0000"/>
          <w:sz w:val="20"/>
          <w:szCs w:val="20"/>
        </w:rPr>
        <w:t>-</w:t>
      </w:r>
      <w:r w:rsidR="00D806EA" w:rsidRPr="00D806EA">
        <w:rPr>
          <w:rFonts w:asciiTheme="minorBidi" w:hAnsiTheme="minorBidi" w:cstheme="minorBidi"/>
          <w:color w:val="FF0000"/>
          <w:sz w:val="20"/>
          <w:szCs w:val="20"/>
        </w:rPr>
        <w:t>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9</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p>
    <w:p w14:paraId="3AABB6CD" w14:textId="6FB0F46C" w:rsidR="0032576C" w:rsidRDefault="00636593" w:rsidP="0032576C">
      <w:pPr>
        <w:spacing w:line="360" w:lineRule="auto"/>
        <w:jc w:val="both"/>
        <w:rPr>
          <w:rFonts w:asciiTheme="minorBidi" w:hAnsiTheme="minorBidi" w:cstheme="minorBidi"/>
          <w:color w:val="FF0000"/>
          <w:sz w:val="20"/>
          <w:szCs w:val="20"/>
        </w:rPr>
      </w:pPr>
      <w:r w:rsidRPr="00636593">
        <w:rPr>
          <w:rFonts w:asciiTheme="minorBidi" w:hAnsiTheme="minorBidi" w:cstheme="minorBidi"/>
          <w:color w:val="FF0000"/>
          <w:sz w:val="20"/>
          <w:szCs w:val="20"/>
        </w:rPr>
        <w:t>We employed a benchmark dataset from the CATH v4.2.0 database, consisting of 251 protein domains from</w:t>
      </w:r>
      <w:r w:rsidRPr="00C80B38">
        <w:rPr>
          <w:rFonts w:asciiTheme="minorBidi" w:hAnsiTheme="minorBidi" w:cstheme="minorBidi"/>
          <w:color w:val="FF0000"/>
          <w:sz w:val="20"/>
          <w:szCs w:val="20"/>
        </w:rPr>
        <w:t xml:space="preserve"> two distinct protein families: the C-terminal domain in the DNA helicase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Protein fold, with CATH Code: 1.10.8.10), and the Homing endonucleases (belonging to the Alpha and Beta class, featuring Roll Architecture, and Endonuclease I-</w:t>
      </w:r>
      <w:proofErr w:type="spellStart"/>
      <w:r w:rsidRPr="00C80B38">
        <w:rPr>
          <w:rFonts w:asciiTheme="minorBidi" w:hAnsiTheme="minorBidi" w:cstheme="minorBidi"/>
          <w:color w:val="FF0000"/>
          <w:sz w:val="20"/>
          <w:szCs w:val="20"/>
        </w:rPr>
        <w:t>creI</w:t>
      </w:r>
      <w:proofErr w:type="spellEnd"/>
      <w:r w:rsidRPr="00C80B38">
        <w:rPr>
          <w:rFonts w:asciiTheme="minorBidi" w:hAnsiTheme="minorBidi" w:cstheme="minorBidi"/>
          <w:color w:val="FF0000"/>
          <w:sz w:val="20"/>
          <w:szCs w:val="20"/>
        </w:rPr>
        <w:t xml:space="preserve"> fold, with CATH Code: 3.10.28.10). The protein domains varied in the number of residues, ranging from 44 to 854, with an average of 211. </w:t>
      </w:r>
      <w:r w:rsidR="0032576C" w:rsidRPr="0032576C">
        <w:rPr>
          <w:rFonts w:asciiTheme="minorBidi" w:hAnsiTheme="minorBidi" w:cstheme="minorBidi"/>
          <w:color w:val="FF0000"/>
          <w:sz w:val="20"/>
          <w:szCs w:val="20"/>
        </w:rPr>
        <w:t xml:space="preserve">Proteins were classified using the 1-NN </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1-nearest neighbor</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 xml:space="preserve"> </w:t>
      </w:r>
      <w:r w:rsidR="0032576C" w:rsidRPr="0032576C">
        <w:rPr>
          <w:rFonts w:asciiTheme="minorBidi" w:hAnsiTheme="minorBidi" w:cstheme="minorBidi"/>
          <w:color w:val="FF0000"/>
          <w:sz w:val="20"/>
          <w:szCs w:val="20"/>
        </w:rPr>
        <w:t>method based on various similarity metrics, including GR-Align, RMSD, TM-score, Yau-</w:t>
      </w:r>
      <w:proofErr w:type="spellStart"/>
      <w:r w:rsidR="0032576C" w:rsidRPr="0032576C">
        <w:rPr>
          <w:rFonts w:asciiTheme="minorBidi" w:hAnsiTheme="minorBidi" w:cstheme="minorBidi"/>
          <w:color w:val="FF0000"/>
          <w:sz w:val="20"/>
          <w:szCs w:val="20"/>
        </w:rPr>
        <w:t>Hausdorff</w:t>
      </w:r>
      <w:proofErr w:type="spellEnd"/>
      <w:r w:rsidR="0032576C" w:rsidRPr="0032576C">
        <w:rPr>
          <w:rFonts w:asciiTheme="minorBidi" w:hAnsiTheme="minorBidi" w:cstheme="minorBidi"/>
          <w:color w:val="FF0000"/>
          <w:sz w:val="20"/>
          <w:szCs w:val="20"/>
        </w:rPr>
        <w:t xml:space="preserve"> distance,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and energy profile distances (CPE and SPE). As shown in Table 1 and Fig. 7, both C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0032576C" w:rsidRPr="0032576C">
        <w:rPr>
          <w:rFonts w:asciiTheme="minorBidi" w:hAnsiTheme="minorBidi" w:cstheme="minorBidi"/>
          <w:color w:val="FF0000"/>
          <w:sz w:val="20"/>
          <w:szCs w:val="20"/>
        </w:rPr>
        <w:t>Vec’s</w:t>
      </w:r>
      <w:proofErr w:type="spellEnd"/>
      <w:r w:rsidR="0032576C" w:rsidRPr="0032576C">
        <w:rPr>
          <w:rFonts w:asciiTheme="minorBidi" w:hAnsiTheme="minorBidi" w:cstheme="minorBidi"/>
          <w:color w:val="FF0000"/>
          <w:sz w:val="20"/>
          <w:szCs w:val="20"/>
        </w:rPr>
        <w:t xml:space="preserve"> 67 seconds. Furthermore, CPE, S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 The computation times listed in Table 1 were measured on a system with a 2.4 GHz processor and 4GB of RAM.</w:t>
      </w:r>
    </w:p>
    <w:p w14:paraId="0B96F01E" w14:textId="5FA0E630" w:rsidR="001B303B" w:rsidRPr="00884C6E" w:rsidRDefault="003D20DD" w:rsidP="0032576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1B324D">
        <w:rPr>
          <w:rFonts w:asciiTheme="minorBidi" w:hAnsiTheme="minorBidi" w:cstheme="minorBidi"/>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1B324D" w:rsidRPr="001B324D">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 xml:space="preserve">We </w:t>
      </w:r>
      <w:r w:rsidR="00720102" w:rsidRPr="00884C6E">
        <w:rPr>
          <w:rFonts w:asciiTheme="minorBidi" w:hAnsiTheme="minorBidi" w:cstheme="minorBidi"/>
          <w:color w:val="FF0000"/>
          <w:sz w:val="20"/>
          <w:szCs w:val="20"/>
        </w:rPr>
        <w:lastRenderedPageBreak/>
        <w:t>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4930D27E"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3</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7C4037F9" w14:textId="3B7D181E" w:rsidR="00F63C24" w:rsidRDefault="00F63C24" w:rsidP="00F63C24">
      <w:pPr>
        <w:spacing w:line="360" w:lineRule="auto"/>
        <w:jc w:val="both"/>
        <w:rPr>
          <w:rFonts w:asciiTheme="minorBidi" w:hAnsiTheme="minorBidi" w:cstheme="minorBidi"/>
          <w:color w:val="000000"/>
          <w:sz w:val="20"/>
          <w:szCs w:val="20"/>
        </w:rPr>
      </w:pPr>
    </w:p>
    <w:p w14:paraId="730A8513" w14:textId="7C5349C9" w:rsidR="00DC05E8" w:rsidRDefault="00B553D4" w:rsidP="00DC05E8">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w:t>
      </w:r>
      <w:r w:rsidR="00375EC5" w:rsidRPr="00375EC5">
        <w:rPr>
          <w:rFonts w:asciiTheme="minorBidi" w:hAnsiTheme="minorBidi" w:cstheme="minorBidi"/>
          <w:sz w:val="20"/>
          <w:szCs w:val="20"/>
        </w:rPr>
        <w:t xml:space="preserve"> </w:t>
      </w:r>
      <w:r w:rsidR="00375EC5" w:rsidRPr="00674C25">
        <w:rPr>
          <w:rFonts w:asciiTheme="minorBidi" w:hAnsiTheme="minorBidi" w:cstheme="minorBidi"/>
          <w:sz w:val="20"/>
          <w:szCs w:val="20"/>
        </w:rPr>
        <w:fldChar w:fldCharType="begin"/>
      </w:r>
      <w:r w:rsidR="00375EC5">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75EC5" w:rsidRPr="00674C25">
        <w:rPr>
          <w:rFonts w:asciiTheme="minorBidi" w:hAnsiTheme="minorBidi" w:cstheme="minorBidi"/>
          <w:sz w:val="20"/>
          <w:szCs w:val="20"/>
        </w:rPr>
        <w:fldChar w:fldCharType="separate"/>
      </w:r>
      <w:r w:rsidR="00375EC5" w:rsidRPr="00C44207">
        <w:rPr>
          <w:rFonts w:asciiTheme="minorBidi" w:hAnsiTheme="minorBidi" w:cstheme="minorBidi"/>
          <w:noProof/>
          <w:sz w:val="20"/>
          <w:szCs w:val="20"/>
          <w:vertAlign w:val="superscript"/>
        </w:rPr>
        <w:t>19</w:t>
      </w:r>
      <w:r w:rsidR="00375EC5"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conducted a comprehensive analysis of protein structures within the functionally diverse ferritin-like superfamily</w:t>
      </w:r>
      <w:r w:rsidR="00F63C24">
        <w:rPr>
          <w:rFonts w:asciiTheme="minorBidi" w:hAnsiTheme="minorBidi" w:cstheme="minorBidi"/>
          <w:color w:val="000000"/>
          <w:sz w:val="20"/>
          <w:szCs w:val="20"/>
        </w:rPr>
        <w:t xml:space="preserve"> </w:t>
      </w:r>
      <w:r w:rsidR="00F63C24">
        <w:rPr>
          <w:rFonts w:asciiTheme="minorBidi" w:hAnsiTheme="minorBidi" w:cstheme="minorBidi"/>
          <w:sz w:val="20"/>
          <w:szCs w:val="20"/>
        </w:rPr>
        <w:t>and</w:t>
      </w:r>
      <w:r w:rsidR="00F63C24" w:rsidRPr="00674C25">
        <w:rPr>
          <w:rFonts w:asciiTheme="minorBidi" w:hAnsiTheme="minorBidi" w:cstheme="minorBidi"/>
          <w:sz w:val="20"/>
          <w:szCs w:val="20"/>
        </w:rPr>
        <w:t xml:space="preserve"> investigated how ferritin-like proteins are classified across </w:t>
      </w:r>
      <w:proofErr w:type="spellStart"/>
      <w:r w:rsidR="00F63C24" w:rsidRPr="00674C25">
        <w:rPr>
          <w:rFonts w:asciiTheme="minorBidi" w:hAnsiTheme="minorBidi" w:cstheme="minorBidi"/>
          <w:sz w:val="20"/>
          <w:szCs w:val="20"/>
        </w:rPr>
        <w:t>Pfam</w:t>
      </w:r>
      <w:proofErr w:type="spellEnd"/>
      <w:r w:rsidR="00F63C24" w:rsidRPr="00674C25">
        <w:rPr>
          <w:rFonts w:asciiTheme="minorBidi" w:hAnsiTheme="minorBidi" w:cstheme="minorBidi"/>
          <w:sz w:val="20"/>
          <w:szCs w:val="20"/>
        </w:rPr>
        <w:t>, SCOP, and CATH</w:t>
      </w:r>
      <w:r w:rsidRPr="00674C25">
        <w:rPr>
          <w:rFonts w:asciiTheme="minorBidi" w:hAnsiTheme="minorBidi" w:cstheme="minorBidi"/>
          <w:color w:val="000000"/>
          <w:sz w:val="20"/>
          <w:szCs w:val="20"/>
        </w:rPr>
        <w:t xml:space="preserve">. </w:t>
      </w:r>
      <w:r w:rsidR="00F63C24" w:rsidRPr="00674C25">
        <w:rPr>
          <w:rFonts w:asciiTheme="minorBidi" w:hAnsiTheme="minorBidi" w:cstheme="minorBidi"/>
          <w:sz w:val="20"/>
          <w:szCs w:val="20"/>
        </w:rPr>
        <w:t xml:space="preserve">Notably, this superfamily encompasses a diverse range of proteins, including iron-storing ferritins, methane monooxygenases, the small subunit of Ribonucleotide reductase-like (RNR R2), </w:t>
      </w:r>
      <w:proofErr w:type="spellStart"/>
      <w:r w:rsidR="00F63C24" w:rsidRPr="00674C25">
        <w:rPr>
          <w:rFonts w:asciiTheme="minorBidi" w:hAnsiTheme="minorBidi" w:cstheme="minorBidi"/>
          <w:sz w:val="20"/>
          <w:szCs w:val="20"/>
        </w:rPr>
        <w:t>rubrerythr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bacterioferrit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 (DNA binding protein from starved cells that protects against oxidative DNA damage), and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like proteins. </w:t>
      </w:r>
      <w:r w:rsidR="005204AD" w:rsidRPr="00674C25">
        <w:rPr>
          <w:rFonts w:asciiTheme="minorBidi" w:hAnsiTheme="minorBidi" w:cstheme="minorBidi"/>
          <w:sz w:val="20"/>
          <w:szCs w:val="20"/>
        </w:rPr>
        <w:t>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w:t>
      </w:r>
      <w:r w:rsidR="00DC05E8" w:rsidRPr="00DC05E8">
        <w:rPr>
          <w:rFonts w:asciiTheme="minorBidi" w:hAnsiTheme="minorBidi" w:cstheme="minorBidi"/>
          <w:sz w:val="20"/>
          <w:szCs w:val="20"/>
        </w:rPr>
        <w:t xml:space="preserve">To address this, </w:t>
      </w:r>
      <w:r w:rsidR="00DC05E8">
        <w:rPr>
          <w:rFonts w:asciiTheme="minorBidi" w:hAnsiTheme="minorBidi" w:cstheme="minorBidi"/>
          <w:color w:val="000000"/>
          <w:sz w:val="20"/>
          <w:szCs w:val="20"/>
        </w:rPr>
        <w:t>t</w:t>
      </w:r>
      <w:r w:rsidR="00DD1003" w:rsidRPr="00674C25">
        <w:rPr>
          <w:rFonts w:asciiTheme="minorBidi" w:hAnsiTheme="minorBidi" w:cstheme="minorBidi"/>
          <w:color w:val="000000"/>
          <w:sz w:val="20"/>
          <w:szCs w:val="20"/>
        </w:rPr>
        <w:t xml:space="preserve">hey employed an evolutionary network construction approach to unveil relationships among proteins beyond the "twilight zone", where sequence similarity alone fails to facilitate meaningful evolutionary analysis. </w:t>
      </w:r>
      <w:r w:rsidR="005204AD" w:rsidRPr="00674C25">
        <w:rPr>
          <w:rFonts w:asciiTheme="minorBidi" w:hAnsiTheme="minorBidi" w:cstheme="minorBidi"/>
          <w:sz w:val="20"/>
          <w:szCs w:val="20"/>
        </w:rPr>
        <w:t>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r w:rsidR="00375EC5">
        <w:rPr>
          <w:rFonts w:asciiTheme="minorBidi" w:hAnsiTheme="minorBidi" w:cstheme="minorBidi"/>
          <w:color w:val="000000"/>
          <w:sz w:val="20"/>
          <w:szCs w:val="20"/>
        </w:rPr>
        <w:t xml:space="preserve"> </w:t>
      </w:r>
      <w:r w:rsidR="004577BA" w:rsidRPr="00674C25">
        <w:rPr>
          <w:rFonts w:asciiTheme="minorBidi" w:hAnsiTheme="minorBidi" w:cstheme="minorBidi"/>
          <w:sz w:val="20"/>
          <w:szCs w:val="20"/>
        </w:rPr>
        <w:t xml:space="preserve">They employed the distance-based </w:t>
      </w:r>
      <w:proofErr w:type="spellStart"/>
      <w:r w:rsidR="004577BA" w:rsidRPr="00674C25">
        <w:rPr>
          <w:rFonts w:asciiTheme="minorBidi" w:hAnsiTheme="minorBidi" w:cstheme="minorBidi"/>
          <w:sz w:val="20"/>
          <w:szCs w:val="20"/>
        </w:rPr>
        <w:t>NeighborNet</w:t>
      </w:r>
      <w:proofErr w:type="spellEnd"/>
      <w:r w:rsidR="004577BA" w:rsidRPr="00674C25">
        <w:rPr>
          <w:rFonts w:asciiTheme="minorBidi" w:hAnsiTheme="minorBidi" w:cstheme="minorBidi"/>
          <w:sz w:val="20"/>
          <w:szCs w:val="20"/>
        </w:rPr>
        <w:t xml:space="preserve"> network method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w:t>
      </w:r>
      <w:r w:rsidR="001F531D">
        <w:rPr>
          <w:rFonts w:asciiTheme="minorBidi" w:hAnsiTheme="minorBidi" w:cstheme="minorBidi"/>
          <w:color w:val="000000" w:themeColor="text1"/>
          <w:sz w:val="20"/>
          <w:szCs w:val="20"/>
        </w:rPr>
        <w:t>.</w:t>
      </w:r>
      <w:r w:rsidR="00B9762C" w:rsidRPr="009970BE">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p>
    <w:p w14:paraId="43419711" w14:textId="77777777" w:rsidR="009F3496" w:rsidRDefault="0062071B" w:rsidP="00EA0C88">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lastRenderedPageBreak/>
        <w:t xml:space="preserve">Using the same protein structures from this superfamily as employed by Malik et al. </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79DA852B" w14:textId="532A0210" w:rsidR="0062071B" w:rsidRPr="000E76CF" w:rsidRDefault="0062071B" w:rsidP="009F3496">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sidR="009F3496">
        <w:rPr>
          <w:rFonts w:asciiTheme="minorBidi" w:hAnsiTheme="minorBidi" w:cstheme="minorBidi"/>
          <w:color w:val="FF0000"/>
          <w:sz w:val="20"/>
          <w:szCs w:val="20"/>
        </w:rPr>
        <w:t xml:space="preserve"> </w:t>
      </w:r>
      <w:r w:rsidR="009F3496"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009F3496" w:rsidRPr="00B67F24">
        <w:rPr>
          <w:rFonts w:asciiTheme="minorBidi" w:hAnsiTheme="minorBidi" w:cstheme="minorBidi"/>
          <w:color w:val="FF0000"/>
          <w:sz w:val="20"/>
          <w:szCs w:val="20"/>
        </w:rPr>
        <w:t>Dps</w:t>
      </w:r>
      <w:proofErr w:type="spellEnd"/>
      <w:r w:rsidR="009F3496" w:rsidRPr="00B67F24">
        <w:rPr>
          <w:rFonts w:asciiTheme="minorBidi" w:hAnsiTheme="minorBidi" w:cstheme="minorBidi"/>
          <w:color w:val="FF0000"/>
          <w:sz w:val="20"/>
          <w:szCs w:val="20"/>
        </w:rPr>
        <w:t>", "</w:t>
      </w:r>
      <w:proofErr w:type="spellStart"/>
      <w:r w:rsidR="009F3496" w:rsidRPr="00B67F24">
        <w:rPr>
          <w:rFonts w:asciiTheme="minorBidi" w:hAnsiTheme="minorBidi" w:cstheme="minorBidi"/>
          <w:color w:val="FF0000"/>
          <w:sz w:val="20"/>
          <w:szCs w:val="20"/>
        </w:rPr>
        <w:t>Rubrerythrin</w:t>
      </w:r>
      <w:proofErr w:type="spellEnd"/>
      <w:r w:rsidR="009F3496" w:rsidRPr="00B67F24">
        <w:rPr>
          <w:rFonts w:asciiTheme="minorBidi" w:hAnsiTheme="minorBidi" w:cstheme="minorBidi"/>
          <w:color w:val="FF0000"/>
          <w:sz w:val="20"/>
          <w:szCs w:val="20"/>
        </w:rPr>
        <w:t>", and "</w:t>
      </w:r>
      <w:proofErr w:type="spellStart"/>
      <w:r w:rsidR="009F3496" w:rsidRPr="00B67F24">
        <w:rPr>
          <w:rFonts w:asciiTheme="minorBidi" w:hAnsiTheme="minorBidi" w:cstheme="minorBidi"/>
          <w:color w:val="FF0000"/>
          <w:sz w:val="20"/>
          <w:szCs w:val="20"/>
        </w:rPr>
        <w:t>Bacterioferritins</w:t>
      </w:r>
      <w:proofErr w:type="spellEnd"/>
      <w:r w:rsidR="009F3496" w:rsidRPr="00B67F24">
        <w:rPr>
          <w:rFonts w:asciiTheme="minorBidi" w:hAnsiTheme="minorBidi" w:cstheme="minorBidi"/>
          <w:color w:val="FF0000"/>
          <w:sz w:val="20"/>
          <w:szCs w:val="20"/>
        </w:rPr>
        <w:t>" indicated by distinct colors in Fig. 9</w:t>
      </w:r>
      <w:r w:rsidR="009F3496" w:rsidRPr="00B67F24">
        <w:rPr>
          <w:rFonts w:asciiTheme="minorBidi" w:hAnsiTheme="minorBidi" w:cstheme="minorBidi"/>
          <w:color w:val="FF0000"/>
          <w:sz w:val="20"/>
          <w:szCs w:val="20"/>
        </w:rPr>
        <w:t>A</w:t>
      </w:r>
      <w:r w:rsidR="009F3496" w:rsidRPr="00B67F24">
        <w:rPr>
          <w:rFonts w:asciiTheme="minorBidi" w:hAnsiTheme="minorBidi" w:cstheme="minorBidi"/>
          <w:color w:val="FF0000"/>
          <w:sz w:val="20"/>
          <w:szCs w:val="20"/>
        </w:rPr>
        <w:t xml:space="preserve">. On the other hand, the second branch related to the a.25.1.2 family (dark blue triangles), despite SCOP and CATH assigning these proteins to a unified RNR-like family, reveals three distinct families according to </w:t>
      </w:r>
      <w:proofErr w:type="spellStart"/>
      <w:r w:rsidR="009F3496" w:rsidRPr="00B67F24">
        <w:rPr>
          <w:rFonts w:asciiTheme="minorBidi" w:hAnsiTheme="minorBidi" w:cstheme="minorBidi"/>
          <w:color w:val="FF0000"/>
          <w:sz w:val="20"/>
          <w:szCs w:val="20"/>
        </w:rPr>
        <w:t>Pfam</w:t>
      </w:r>
      <w:proofErr w:type="spellEnd"/>
      <w:r w:rsidR="009F3496" w:rsidRPr="00B67F24">
        <w:rPr>
          <w:rFonts w:asciiTheme="minorBidi" w:hAnsiTheme="minorBidi" w:cstheme="minorBidi"/>
          <w:color w:val="FF0000"/>
          <w:sz w:val="20"/>
          <w:szCs w:val="20"/>
        </w:rPr>
        <w:t>—</w:t>
      </w:r>
      <w:proofErr w:type="spellStart"/>
      <w:r w:rsidR="009F3496" w:rsidRPr="00B67F24">
        <w:rPr>
          <w:rFonts w:asciiTheme="minorBidi" w:hAnsiTheme="minorBidi" w:cstheme="minorBidi"/>
          <w:color w:val="FF0000"/>
          <w:sz w:val="20"/>
          <w:szCs w:val="20"/>
        </w:rPr>
        <w:t>Phenol_Hydrox</w:t>
      </w:r>
      <w:proofErr w:type="spellEnd"/>
      <w:r w:rsidR="009F3496" w:rsidRPr="00B67F24">
        <w:rPr>
          <w:rFonts w:asciiTheme="minorBidi" w:hAnsiTheme="minorBidi" w:cstheme="minorBidi"/>
          <w:color w:val="FF0000"/>
          <w:sz w:val="20"/>
          <w:szCs w:val="20"/>
        </w:rPr>
        <w:t xml:space="preserve"> (PF02332), </w:t>
      </w:r>
      <w:proofErr w:type="spellStart"/>
      <w:r w:rsidR="009F3496" w:rsidRPr="00B67F24">
        <w:rPr>
          <w:rFonts w:asciiTheme="minorBidi" w:hAnsiTheme="minorBidi" w:cstheme="minorBidi"/>
          <w:color w:val="FF0000"/>
          <w:sz w:val="20"/>
          <w:szCs w:val="20"/>
        </w:rPr>
        <w:t>Ribonuc_red_sm</w:t>
      </w:r>
      <w:proofErr w:type="spellEnd"/>
      <w:r w:rsidR="009F3496" w:rsidRPr="00B67F24">
        <w:rPr>
          <w:rFonts w:asciiTheme="minorBidi" w:hAnsiTheme="minorBidi" w:cstheme="minorBidi"/>
          <w:color w:val="FF0000"/>
          <w:sz w:val="20"/>
          <w:szCs w:val="20"/>
        </w:rPr>
        <w:t xml:space="preserve"> (PF00268), and Fatty acid desaturase (PF03405). The protein groupings presented by </w:t>
      </w:r>
      <w:proofErr w:type="spellStart"/>
      <w:r w:rsidR="009F3496" w:rsidRPr="00B67F24">
        <w:rPr>
          <w:rFonts w:asciiTheme="minorBidi" w:hAnsiTheme="minorBidi" w:cstheme="minorBidi"/>
          <w:color w:val="FF0000"/>
          <w:sz w:val="20"/>
          <w:szCs w:val="20"/>
        </w:rPr>
        <w:t>Lelievre</w:t>
      </w:r>
      <w:proofErr w:type="spellEnd"/>
      <w:r w:rsidR="009F3496" w:rsidRPr="00B67F24">
        <w:rPr>
          <w:rFonts w:asciiTheme="minorBidi" w:hAnsiTheme="minorBidi" w:cstheme="minorBidi"/>
          <w:color w:val="FF0000"/>
          <w:sz w:val="20"/>
          <w:szCs w:val="20"/>
        </w:rPr>
        <w:t xml:space="preserve"> et al. in Fig. 9A are color-coded, corresponding to the colors used in Fig. 9B</w:t>
      </w:r>
      <w:r w:rsidR="003C272F" w:rsidRPr="00B67F24">
        <w:rPr>
          <w:rFonts w:asciiTheme="minorBidi" w:hAnsiTheme="minorBidi" w:cstheme="minorBidi"/>
          <w:color w:val="FF0000"/>
          <w:sz w:val="20"/>
          <w:szCs w:val="20"/>
        </w:rPr>
        <w:t>-</w:t>
      </w:r>
      <w:r w:rsidR="009F3496" w:rsidRPr="00B67F24">
        <w:rPr>
          <w:rFonts w:asciiTheme="minorBidi" w:hAnsiTheme="minorBidi" w:cstheme="minorBidi"/>
          <w:color w:val="FF0000"/>
          <w:sz w:val="20"/>
          <w:szCs w:val="20"/>
        </w:rPr>
        <w:t xml:space="preserve"> </w:t>
      </w:r>
      <w:r w:rsidR="003C272F" w:rsidRPr="00B67F24">
        <w:rPr>
          <w:rFonts w:asciiTheme="minorBidi" w:hAnsiTheme="minorBidi" w:cstheme="minorBidi"/>
          <w:color w:val="FF0000"/>
          <w:sz w:val="20"/>
          <w:szCs w:val="20"/>
        </w:rPr>
        <w:t>G</w:t>
      </w:r>
      <w:r w:rsidR="009F3496" w:rsidRPr="00B67F24">
        <w:rPr>
          <w:rFonts w:asciiTheme="minorBidi" w:hAnsiTheme="minorBidi" w:cstheme="minorBidi"/>
          <w:color w:val="FF0000"/>
          <w:sz w:val="20"/>
          <w:szCs w:val="20"/>
        </w:rPr>
        <w:t>.</w:t>
      </w:r>
      <w:r w:rsidR="00B67F24" w:rsidRPr="00B67F24">
        <w:rPr>
          <w:rFonts w:asciiTheme="minorBidi" w:hAnsiTheme="minorBidi" w:cstheme="minorBidi"/>
          <w:color w:val="FF0000"/>
          <w:sz w:val="20"/>
          <w:szCs w:val="20"/>
        </w:rPr>
        <w:t xml:space="preserve"> </w:t>
      </w:r>
    </w:p>
    <w:p w14:paraId="4593849F" w14:textId="73D056AA" w:rsidR="00742A29" w:rsidRDefault="008C45D1" w:rsidP="00742A29">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001F531D"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and CPE (Fig. 9 C, E, G).</w:t>
      </w:r>
      <w:r w:rsidR="001F531D">
        <w:rPr>
          <w:rFonts w:asciiTheme="minorBidi" w:hAnsiTheme="minorBidi" w:cstheme="minorBidi"/>
          <w:color w:val="FF0000"/>
          <w:sz w:val="20"/>
          <w:szCs w:val="20"/>
        </w:rPr>
        <w:t xml:space="preserve"> </w:t>
      </w:r>
      <w:r w:rsidR="001F531D" w:rsidRPr="001F531D">
        <w:rPr>
          <w:rFonts w:asciiTheme="minorBidi" w:hAnsiTheme="minorBidi" w:cstheme="minorBidi"/>
          <w:color w:val="FF0000"/>
          <w:sz w:val="20"/>
          <w:szCs w:val="20"/>
        </w:rPr>
        <w:t>We found that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correctly identifies the initial branch, it </w:t>
      </w:r>
      <w:proofErr w:type="spellStart"/>
      <w:r w:rsidR="001F531D" w:rsidRPr="001F531D">
        <w:rPr>
          <w:rFonts w:asciiTheme="minorBidi" w:hAnsiTheme="minorBidi" w:cstheme="minorBidi"/>
          <w:color w:val="FF0000"/>
          <w:sz w:val="20"/>
          <w:szCs w:val="20"/>
        </w:rPr>
        <w:t>misorders</w:t>
      </w:r>
      <w:proofErr w:type="spellEnd"/>
      <w:r w:rsidR="001F531D"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shows a negative correlation in the a.25.1.2 family, illustrating its limitations.</w:t>
      </w:r>
      <w:r w:rsidR="00742A29">
        <w:rPr>
          <w:rFonts w:asciiTheme="minorBidi" w:hAnsiTheme="minorBidi" w:cstheme="minorBidi"/>
          <w:color w:val="FF0000"/>
          <w:sz w:val="20"/>
          <w:szCs w:val="20"/>
        </w:rPr>
        <w:t xml:space="preserve"> </w:t>
      </w:r>
      <w:r w:rsidR="00704946"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w:t>
      </w:r>
      <w:r w:rsidR="00704946" w:rsidRPr="000E76CF">
        <w:rPr>
          <w:rFonts w:asciiTheme="minorBidi" w:hAnsiTheme="minorBidi" w:cstheme="minorBidi"/>
          <w:color w:val="FF0000"/>
          <w:sz w:val="20"/>
          <w:szCs w:val="20"/>
        </w:rPr>
        <w:t xml:space="preserve"> suggested by </w:t>
      </w:r>
      <w:r w:rsidR="00704946" w:rsidRPr="000E76CF">
        <w:rPr>
          <w:rFonts w:asciiTheme="minorBidi" w:hAnsiTheme="minorBidi" w:cstheme="minorBidi"/>
          <w:color w:val="FF0000"/>
          <w:sz w:val="20"/>
          <w:szCs w:val="20"/>
        </w:rPr>
        <w:t>Malik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1</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and </w:t>
      </w:r>
      <w:proofErr w:type="spellStart"/>
      <w:r w:rsidR="00704946" w:rsidRPr="000E76CF">
        <w:rPr>
          <w:rFonts w:asciiTheme="minorBidi" w:hAnsiTheme="minorBidi" w:cstheme="minorBidi"/>
          <w:color w:val="FF0000"/>
          <w:sz w:val="20"/>
          <w:szCs w:val="20"/>
        </w:rPr>
        <w:t>Lelievre</w:t>
      </w:r>
      <w:proofErr w:type="spellEnd"/>
      <w:r w:rsidR="00704946" w:rsidRPr="000E76CF">
        <w:rPr>
          <w:rFonts w:asciiTheme="minorBidi" w:hAnsiTheme="minorBidi" w:cstheme="minorBidi"/>
          <w:color w:val="FF0000"/>
          <w:sz w:val="20"/>
          <w:szCs w:val="20"/>
        </w:rPr>
        <w:t xml:space="preserve"> et al. </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2</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w:t>
      </w:r>
      <w:r w:rsidR="000E76CF" w:rsidRPr="000E76CF">
        <w:rPr>
          <w:rFonts w:asciiTheme="minorBidi" w:hAnsiTheme="minorBidi" w:cstheme="minorBidi"/>
          <w:color w:val="FF0000"/>
          <w:sz w:val="20"/>
          <w:szCs w:val="20"/>
        </w:rPr>
        <w:t>showed in Fig. 9A</w:t>
      </w:r>
      <w:r w:rsidR="00704946" w:rsidRPr="000E76CF">
        <w:rPr>
          <w:rFonts w:asciiTheme="minorBidi" w:hAnsiTheme="minorBidi" w:cstheme="minorBidi"/>
          <w:color w:val="FF0000"/>
          <w:sz w:val="20"/>
          <w:szCs w:val="20"/>
        </w:rPr>
        <w:t>.</w:t>
      </w:r>
    </w:p>
    <w:p w14:paraId="5E1C9963" w14:textId="226C0B67" w:rsidR="00967579" w:rsidRDefault="00967579" w:rsidP="00D158E3">
      <w:pPr>
        <w:spacing w:line="360" w:lineRule="auto"/>
        <w:jc w:val="lowKashida"/>
        <w:rPr>
          <w:rFonts w:asciiTheme="minorBidi" w:hAnsiTheme="minorBidi" w:cstheme="minorBidi"/>
          <w:color w:val="000000" w:themeColor="text1"/>
          <w:sz w:val="20"/>
          <w:szCs w:val="20"/>
        </w:rPr>
      </w:pPr>
    </w:p>
    <w:p w14:paraId="2BB3EDCF" w14:textId="77777777" w:rsidR="00B67F24" w:rsidRPr="00674C25" w:rsidRDefault="00B67F24"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BB569A" w:rsidRDefault="002A6CE1" w:rsidP="002A6CE1">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Over the past two decades, coronaviruses (</w:t>
      </w:r>
      <w:proofErr w:type="spellStart"/>
      <w:r w:rsidRPr="00BB569A">
        <w:rPr>
          <w:rFonts w:asciiTheme="minorBidi" w:hAnsiTheme="minorBidi" w:cstheme="minorBidi"/>
          <w:color w:val="000000" w:themeColor="text1"/>
          <w:sz w:val="20"/>
          <w:szCs w:val="20"/>
        </w:rPr>
        <w:t>CoVs</w:t>
      </w:r>
      <w:proofErr w:type="spellEnd"/>
      <w:r w:rsidRPr="00BB569A">
        <w:rPr>
          <w:rFonts w:asciiTheme="minorBidi" w:hAnsiTheme="minorBidi" w:cstheme="minorBidi"/>
          <w:color w:val="000000" w:themeColor="text1"/>
          <w:sz w:val="20"/>
          <w:szCs w:val="20"/>
        </w:rPr>
        <w:t>) have been linked to several significant outbreaks, including the SARS-CoV outbreak in 2002-2003, the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Default="002A6CE1" w:rsidP="00DB3AAD">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To explore the structural landscape and evolutionary relationships of these spike glycoproteins, we used the CoV3D database</w:t>
      </w:r>
      <w:r w:rsidR="00DB3AAD" w:rsidRPr="00BB569A">
        <w:rPr>
          <w:rFonts w:asciiTheme="minorBidi" w:hAnsiTheme="minorBidi" w:cstheme="minorBidi"/>
          <w:color w:val="000000" w:themeColor="text1"/>
          <w:sz w:val="20"/>
          <w:szCs w:val="20"/>
        </w:rPr>
        <w:t>(https://cov3d.ibbr.umd.edu)</w:t>
      </w:r>
      <w:r w:rsidRPr="00BB569A">
        <w:rPr>
          <w:rFonts w:asciiTheme="minorBidi" w:hAnsiTheme="minorBidi" w:cstheme="minorBidi"/>
          <w:color w:val="000000" w:themeColor="text1"/>
          <w:sz w:val="20"/>
          <w:szCs w:val="20"/>
        </w:rPr>
        <w:t>, which provides a comprehensive collection of coronavirus protein structures and their interactions with antibodies, receptors, and small molecules</w:t>
      </w:r>
      <w:r w:rsidR="00DB3AAD" w:rsidRPr="00BB569A">
        <w:rPr>
          <w:rFonts w:asciiTheme="minorBidi" w:hAnsiTheme="minorBidi" w:cstheme="minorBidi"/>
          <w:color w:val="000000" w:themeColor="text1"/>
          <w:sz w:val="20"/>
          <w:szCs w:val="20"/>
        </w:rPr>
        <w:fldChar w:fldCharType="begin"/>
      </w:r>
      <w:r w:rsidR="00C44207" w:rsidRPr="00BB569A">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BB569A">
        <w:rPr>
          <w:rFonts w:asciiTheme="minorBidi" w:hAnsiTheme="minorBidi" w:cstheme="minorBidi"/>
          <w:color w:val="000000" w:themeColor="text1"/>
          <w:sz w:val="20"/>
          <w:szCs w:val="20"/>
        </w:rPr>
        <w:fldChar w:fldCharType="separate"/>
      </w:r>
      <w:r w:rsidR="00C44207" w:rsidRPr="00BB569A">
        <w:rPr>
          <w:rFonts w:asciiTheme="minorBidi" w:hAnsiTheme="minorBidi" w:cstheme="minorBidi"/>
          <w:noProof/>
          <w:color w:val="000000" w:themeColor="text1"/>
          <w:sz w:val="20"/>
          <w:szCs w:val="20"/>
          <w:vertAlign w:val="superscript"/>
        </w:rPr>
        <w:t>20</w:t>
      </w:r>
      <w:r w:rsidR="00DB3AAD" w:rsidRPr="00BB569A">
        <w:rPr>
          <w:rFonts w:asciiTheme="minorBidi" w:hAnsiTheme="minorBidi" w:cstheme="minorBidi"/>
          <w:color w:val="000000" w:themeColor="text1"/>
          <w:sz w:val="20"/>
          <w:szCs w:val="20"/>
        </w:rPr>
        <w:fldChar w:fldCharType="end"/>
      </w:r>
      <w:r w:rsidRPr="00BB569A">
        <w:rPr>
          <w:rFonts w:asciiTheme="minorBidi" w:hAnsiTheme="minorBidi" w:cstheme="minorBidi"/>
          <w:color w:val="000000" w:themeColor="text1"/>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w:t>
      </w:r>
    </w:p>
    <w:p w14:paraId="6CC6CC42" w14:textId="767B8252" w:rsidR="00436260" w:rsidRPr="00436260" w:rsidRDefault="00436260" w:rsidP="00AB3FB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6</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7</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00257AEF" w:rsidRPr="000E76CF">
        <w:rPr>
          <w:rFonts w:asciiTheme="minorBidi" w:hAnsiTheme="minorBidi" w:cstheme="minorBidi"/>
          <w:color w:val="FF0000"/>
          <w:sz w:val="20"/>
          <w:szCs w:val="20"/>
        </w:rPr>
        <w:fldChar w:fldCharType="begin"/>
      </w:r>
      <w:r w:rsidR="00257AEF"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257AEF" w:rsidRPr="000E76CF">
        <w:rPr>
          <w:rFonts w:asciiTheme="minorBidi" w:hAnsiTheme="minorBidi" w:cstheme="minorBidi"/>
          <w:color w:val="FF0000"/>
          <w:sz w:val="20"/>
          <w:szCs w:val="20"/>
        </w:rPr>
        <w:fldChar w:fldCharType="separate"/>
      </w:r>
      <w:r w:rsidR="00257AEF" w:rsidRPr="000E76CF">
        <w:rPr>
          <w:rFonts w:asciiTheme="minorBidi" w:hAnsiTheme="minorBidi" w:cstheme="minorBidi"/>
          <w:noProof/>
          <w:color w:val="FF0000"/>
          <w:sz w:val="20"/>
          <w:szCs w:val="20"/>
          <w:vertAlign w:val="superscript"/>
        </w:rPr>
        <w:t>34</w:t>
      </w:r>
      <w:r w:rsidR="00257AEF"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392833DF" w14:textId="7B5FBCC9" w:rsidR="00436260" w:rsidRPr="00436260" w:rsidRDefault="00436260" w:rsidP="00257AEF">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w:t>
      </w:r>
    </w:p>
    <w:p w14:paraId="6B82D161" w14:textId="406C9ECD" w:rsidR="00436260" w:rsidRPr="00436260" w:rsidRDefault="00436260" w:rsidP="0043626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sidR="00257AEF">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p>
    <w:p w14:paraId="5CB49A44" w14:textId="7F716D23"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w:t>
      </w:r>
      <w:r w:rsidR="00596B06">
        <w:rPr>
          <w:rFonts w:asciiTheme="minorBidi" w:hAnsiTheme="minorBidi" w:cstheme="minorBidi"/>
          <w:color w:val="FF0000"/>
          <w:sz w:val="20"/>
          <w:szCs w:val="20"/>
        </w:rPr>
        <w:t xml:space="preserve"> MSA</w:t>
      </w:r>
      <w:r w:rsidR="00596B06" w:rsidRPr="00763D93">
        <w:rPr>
          <w:rFonts w:asciiTheme="minorBidi" w:hAnsiTheme="minorBidi" w:cstheme="minorBidi"/>
          <w:color w:val="FF0000"/>
          <w:sz w:val="20"/>
          <w:szCs w:val="20"/>
        </w:rPr>
        <w:t xml:space="preserve"> takes 7</w:t>
      </w:r>
      <w:r w:rsidR="00596B06">
        <w:rPr>
          <w:rFonts w:asciiTheme="minorBidi" w:hAnsiTheme="minorBidi" w:cstheme="minorBidi"/>
          <w:color w:val="FF0000"/>
          <w:sz w:val="20"/>
          <w:szCs w:val="20"/>
        </w:rPr>
        <w:t>2</w:t>
      </w:r>
      <w:r w:rsidR="00596B06" w:rsidRPr="00763D93">
        <w:rPr>
          <w:rFonts w:asciiTheme="minorBidi" w:hAnsiTheme="minorBidi" w:cstheme="minorBidi"/>
          <w:color w:val="FF0000"/>
          <w:sz w:val="20"/>
          <w:szCs w:val="20"/>
        </w:rPr>
        <w:t xml:space="preserve"> </w:t>
      </w:r>
      <w:r w:rsidR="00EA3B03">
        <w:rPr>
          <w:rFonts w:asciiTheme="minorBidi" w:hAnsiTheme="minorBidi" w:cstheme="minorBidi"/>
          <w:color w:val="FF0000"/>
          <w:sz w:val="20"/>
          <w:szCs w:val="20"/>
        </w:rPr>
        <w:t>seconds</w:t>
      </w:r>
      <w:r w:rsidR="00EA3B03" w:rsidRPr="00763D93">
        <w:rPr>
          <w:rFonts w:asciiTheme="minorBidi" w:hAnsiTheme="minorBidi" w:cstheme="minorBidi"/>
          <w:color w:val="FF0000"/>
          <w:sz w:val="20"/>
          <w:szCs w:val="20"/>
        </w:rPr>
        <w:t>, and</w:t>
      </w:r>
      <w:r w:rsidRPr="00763D93">
        <w:rPr>
          <w:rFonts w:asciiTheme="minorBidi" w:hAnsiTheme="minorBidi" w:cstheme="minorBidi"/>
          <w:color w:val="FF0000"/>
          <w:sz w:val="20"/>
          <w:szCs w:val="20"/>
        </w:rPr>
        <w:t xml:space="preserve"> TM-Score takes 9.7 hours (Fig. </w:t>
      </w:r>
      <w:r w:rsidRPr="00763D93">
        <w:rPr>
          <w:rFonts w:asciiTheme="minorBidi" w:hAnsiTheme="minorBidi" w:cstheme="minorBidi"/>
          <w:color w:val="FF0000"/>
          <w:sz w:val="20"/>
          <w:szCs w:val="20"/>
        </w:rPr>
        <w:lastRenderedPageBreak/>
        <w:t>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w:t>
      </w:r>
      <w:r w:rsidR="00596B06">
        <w:rPr>
          <w:rFonts w:asciiTheme="minorBidi" w:hAnsiTheme="minorBidi" w:cstheme="minorBidi"/>
          <w:color w:val="FF0000"/>
          <w:sz w:val="20"/>
          <w:szCs w:val="20"/>
        </w:rPr>
        <w:t>,</w:t>
      </w:r>
      <w:r w:rsidRPr="00763D93">
        <w:rPr>
          <w:rFonts w:asciiTheme="minorBidi" w:hAnsiTheme="minorBidi" w:cstheme="minorBidi"/>
          <w:color w:val="FF0000"/>
          <w:sz w:val="20"/>
          <w:szCs w:val="20"/>
        </w:rPr>
        <w:t xml:space="preserve"> </w:t>
      </w:r>
      <w:r w:rsidR="00596B06">
        <w:rPr>
          <w:rFonts w:asciiTheme="minorBidi" w:hAnsiTheme="minorBidi" w:cstheme="minorBidi"/>
          <w:color w:val="FF0000"/>
          <w:sz w:val="20"/>
          <w:szCs w:val="20"/>
        </w:rPr>
        <w:t xml:space="preserve">while </w:t>
      </w:r>
      <w:r w:rsidRPr="00763D93">
        <w:rPr>
          <w:rFonts w:asciiTheme="minorBidi" w:hAnsiTheme="minorBidi" w:cstheme="minorBidi"/>
          <w:color w:val="FF0000"/>
          <w:sz w:val="20"/>
          <w:szCs w:val="20"/>
        </w:rPr>
        <w:t>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w:t>
      </w:r>
      <w:r w:rsidR="00596B06">
        <w:rPr>
          <w:rFonts w:asciiTheme="minorBidi" w:hAnsiTheme="minorBidi" w:cstheme="minorBidi"/>
          <w:color w:val="FF0000"/>
          <w:sz w:val="20"/>
          <w:szCs w:val="20"/>
        </w:rPr>
        <w:t xml:space="preserve"> and MSA with cut tree of 3 with ARI of 0.49</w:t>
      </w:r>
      <w:r w:rsidRPr="00763D93">
        <w:rPr>
          <w:rFonts w:asciiTheme="minorBidi" w:hAnsiTheme="minorBidi" w:cstheme="minorBidi"/>
          <w:color w:val="FF0000"/>
          <w:sz w:val="20"/>
          <w:szCs w:val="20"/>
        </w:rPr>
        <w:t xml:space="preserve">.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across all </w:t>
      </w:r>
      <w:r w:rsidR="00596B06">
        <w:rPr>
          <w:rFonts w:asciiTheme="minorBidi" w:hAnsiTheme="minorBidi" w:cstheme="minorBidi"/>
          <w:color w:val="FF0000"/>
          <w:sz w:val="20"/>
          <w:szCs w:val="20"/>
        </w:rPr>
        <w:t>six</w:t>
      </w:r>
      <w:r w:rsidRPr="00763D93">
        <w:rPr>
          <w:rFonts w:asciiTheme="minorBidi" w:hAnsiTheme="minorBidi" w:cstheme="minorBidi"/>
          <w:color w:val="FF0000"/>
          <w:sz w:val="20"/>
          <w:szCs w:val="20"/>
        </w:rPr>
        <w:t xml:space="preserve"> methods.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00596B06">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60BF05C"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Hamamsy&lt;/Author&gt;&lt;Year&gt;2023&lt;/Year&gt;&lt;RecNum&gt;87&lt;/RecNum&gt;&lt;DisplayText&gt;&lt;style face="superscript"&gt;38&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8</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Jumper&lt;/Author&gt;&lt;Year&gt;2021&lt;/Year&gt;&lt;RecNum&gt;88&lt;/RecNum&gt;&lt;DisplayText&gt;&lt;style face="superscript"&gt;39&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Wu&lt;/Author&gt;&lt;RecNum&gt;89&lt;/RecNum&gt;&lt;DisplayText&gt;&lt;style face="superscript"&gt;40&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0</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Lin&lt;/Author&gt;&lt;Year&gt;2023&lt;/Year&gt;&lt;RecNum&gt;90&lt;/RecNum&gt;&lt;DisplayText&gt;&lt;style face="superscript"&gt;41&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23746D49"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Mirzaie&lt;/Author&gt;&lt;Year&gt;2024&lt;/Year&gt;&lt;RecNum&gt;179&lt;/RecNum&gt;&lt;DisplayText&gt;&lt;style face="superscript"&gt;42, 43&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2, 43</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However, this task </w:t>
      </w:r>
      <w:r w:rsidRPr="00674C25">
        <w:rPr>
          <w:rFonts w:asciiTheme="minorBidi" w:hAnsiTheme="minorBidi" w:cstheme="minorBidi"/>
          <w:bCs/>
          <w:sz w:val="20"/>
          <w:szCs w:val="20"/>
        </w:rPr>
        <w:lastRenderedPageBreak/>
        <w:t>is hindered by a combinatorial explosion resulting from the multitude of potential drug pairs. Cheng et al.</w:t>
      </w:r>
      <w:r w:rsidR="007426D7" w:rsidRPr="007426D7">
        <w:rPr>
          <w:rFonts w:asciiTheme="minorBidi" w:hAnsiTheme="minorBidi" w:cstheme="minorBidi"/>
          <w:bCs/>
          <w:sz w:val="20"/>
          <w:szCs w:val="20"/>
        </w:rPr>
        <w:t xml:space="preserve"> </w:t>
      </w:r>
      <w:r w:rsidR="007426D7" w:rsidRPr="00674C25">
        <w:rPr>
          <w:rFonts w:asciiTheme="minorBidi" w:hAnsiTheme="minorBidi" w:cstheme="minorBidi"/>
          <w:bCs/>
          <w:sz w:val="20"/>
          <w:szCs w:val="20"/>
        </w:rPr>
        <w:fldChar w:fldCharType="begin"/>
      </w:r>
      <w:r w:rsidR="007426D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7426D7" w:rsidRPr="00674C25">
        <w:rPr>
          <w:rFonts w:asciiTheme="minorBidi" w:hAnsiTheme="minorBidi" w:cstheme="minorBidi"/>
          <w:bCs/>
          <w:sz w:val="20"/>
          <w:szCs w:val="20"/>
        </w:rPr>
        <w:fldChar w:fldCharType="separate"/>
      </w:r>
      <w:r w:rsidR="007426D7" w:rsidRPr="00C44207">
        <w:rPr>
          <w:rFonts w:asciiTheme="minorBidi" w:hAnsiTheme="minorBidi" w:cstheme="minorBidi"/>
          <w:bCs/>
          <w:noProof/>
          <w:sz w:val="20"/>
          <w:szCs w:val="20"/>
          <w:vertAlign w:val="superscript"/>
        </w:rPr>
        <w:t>22</w:t>
      </w:r>
      <w:r w:rsidR="007426D7"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troduced a network-based methodology to pinpoint clinically effective drug combinations tailored to specific diseases.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03782C2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 xml:space="preserve">approach only requires </w:t>
      </w:r>
      <w:r w:rsidR="001B5D8F" w:rsidRPr="00674C25">
        <w:rPr>
          <w:rFonts w:asciiTheme="minorBidi" w:hAnsiTheme="minorBidi" w:cstheme="minorBidi"/>
          <w:bCs/>
          <w:sz w:val="20"/>
          <w:szCs w:val="20"/>
        </w:rPr>
        <w:lastRenderedPageBreak/>
        <w:t>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307BC3F"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257AEF">
        <w:rPr>
          <w:rFonts w:ascii="Cambria Math" w:hAnsi="Cambria Math" w:cs="Cambria Math"/>
          <w:bCs/>
          <w:color w:val="FF0000"/>
          <w:sz w:val="20"/>
          <w:szCs w:val="20"/>
        </w:rPr>
        <w:instrText>‐</w:instrText>
      </w:r>
      <w:r w:rsidR="00257AEF">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6</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2245117D"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sidR="00122AD7">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004A0606" w:rsidRPr="004A0606">
        <w:rPr>
          <w:rFonts w:asciiTheme="minorBidi" w:hAnsiTheme="minorBidi" w:cstheme="minorBidi"/>
          <w:bCs/>
          <w:color w:val="FF0000"/>
          <w:sz w:val="20"/>
          <w:szCs w:val="20"/>
        </w:rPr>
        <w:t xml:space="preserve"> </w:t>
      </w:r>
      <w:r w:rsidR="004A0606">
        <w:rPr>
          <w:rFonts w:asciiTheme="minorBidi" w:hAnsiTheme="minorBidi" w:cstheme="minorBidi"/>
          <w:bCs/>
          <w:color w:val="FF0000"/>
          <w:sz w:val="20"/>
          <w:szCs w:val="20"/>
        </w:rPr>
        <w:fldChar w:fldCharType="begin"/>
      </w:r>
      <w:r w:rsidR="004A0606">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4A0606">
        <w:rPr>
          <w:rFonts w:asciiTheme="minorBidi" w:hAnsiTheme="minorBidi" w:cstheme="minorBidi"/>
          <w:bCs/>
          <w:color w:val="FF0000"/>
          <w:sz w:val="20"/>
          <w:szCs w:val="20"/>
        </w:rPr>
        <w:fldChar w:fldCharType="separate"/>
      </w:r>
      <w:r w:rsidR="004A0606" w:rsidRPr="001B324D">
        <w:rPr>
          <w:rFonts w:asciiTheme="minorBidi" w:hAnsiTheme="minorBidi" w:cstheme="minorBidi"/>
          <w:bCs/>
          <w:noProof/>
          <w:color w:val="FF0000"/>
          <w:sz w:val="20"/>
          <w:szCs w:val="20"/>
          <w:vertAlign w:val="superscript"/>
        </w:rPr>
        <w:t>23</w:t>
      </w:r>
      <w:r w:rsidR="004A0606">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754251D4"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 xml:space="preserve">Knowledge-based potentials are energy functions derived from known protein structures. In our study, we </w:t>
      </w:r>
      <w:r w:rsidR="0087473C">
        <w:rPr>
          <w:rFonts w:asciiTheme="minorBidi" w:hAnsiTheme="minorBidi" w:cstheme="minorBidi"/>
          <w:color w:val="000000" w:themeColor="text1"/>
          <w:sz w:val="20"/>
          <w:szCs w:val="20"/>
        </w:rPr>
        <w:t>developed</w:t>
      </w:r>
      <w:r w:rsidR="00FD2A00">
        <w:rPr>
          <w:rFonts w:asciiTheme="minorBidi" w:hAnsiTheme="minorBidi" w:cstheme="minorBidi"/>
          <w:color w:val="000000" w:themeColor="text1"/>
          <w:sz w:val="20"/>
          <w:szCs w:val="20"/>
        </w:rPr>
        <w:t xml:space="preserve"> a</w:t>
      </w:r>
      <w:r w:rsidRPr="00DF1D99">
        <w:rPr>
          <w:rFonts w:asciiTheme="minorBidi" w:hAnsiTheme="minorBidi" w:cstheme="minorBidi"/>
          <w:color w:val="000000" w:themeColor="text1"/>
          <w:sz w:val="20"/>
          <w:szCs w:val="20"/>
        </w:rPr>
        <w:t xml:space="preserve"> potential function to calculate </w:t>
      </w:r>
      <w:r w:rsidRPr="00DF1D99">
        <w:rPr>
          <w:rFonts w:asciiTheme="minorBidi" w:hAnsiTheme="minorBidi" w:cstheme="minorBidi"/>
          <w:color w:val="000000" w:themeColor="text1"/>
          <w:sz w:val="20"/>
          <w:szCs w:val="20"/>
        </w:rPr>
        <w:lastRenderedPageBreak/>
        <w:t>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C0BCD5C"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w:t>
      </w:r>
      <w:r w:rsidR="00FD2A00">
        <w:rPr>
          <w:rFonts w:asciiTheme="minorBidi" w:hAnsiTheme="minorBidi" w:cstheme="minorBidi"/>
          <w:color w:val="000000" w:themeColor="text1"/>
          <w:sz w:val="20"/>
          <w:szCs w:val="20"/>
        </w:rPr>
        <w:t>1</w:t>
      </w:r>
      <w:r w:rsidRPr="00DF1D9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The comparison table highlights notable differences in both accuracy and computational efficiency among the methods evaluated. The profile of energy (CPE) method demonstrates a remarkable accuracy of </w:t>
      </w:r>
      <w:r w:rsidR="00421445">
        <w:rPr>
          <w:rFonts w:asciiTheme="minorBidi" w:hAnsiTheme="minorBidi" w:cstheme="minorBidi"/>
          <w:color w:val="000000" w:themeColor="text1"/>
          <w:sz w:val="20"/>
          <w:szCs w:val="20"/>
        </w:rPr>
        <w:t>100</w:t>
      </w:r>
      <w:r w:rsidR="002D4D3F" w:rsidRPr="002D4D3F">
        <w:rPr>
          <w:rFonts w:asciiTheme="minorBidi" w:hAnsiTheme="minorBidi" w:cstheme="minorBidi"/>
          <w:color w:val="000000" w:themeColor="text1"/>
          <w:sz w:val="20"/>
          <w:szCs w:val="20"/>
        </w:rPr>
        <w:t>%,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w:t>
      </w:r>
      <w:r w:rsidR="00421445">
        <w:rPr>
          <w:rFonts w:asciiTheme="minorBidi" w:hAnsiTheme="minorBidi" w:cstheme="minorBidi"/>
          <w:color w:val="000000" w:themeColor="text1"/>
          <w:sz w:val="20"/>
          <w:szCs w:val="20"/>
        </w:rPr>
        <w:t>1 sec</w:t>
      </w:r>
      <w:r w:rsidR="002D4D3F" w:rsidRPr="002D4D3F">
        <w:rPr>
          <w:rFonts w:asciiTheme="minorBidi" w:hAnsiTheme="minorBidi" w:cstheme="minorBidi"/>
          <w:color w:val="000000" w:themeColor="text1"/>
          <w:sz w:val="20"/>
          <w:szCs w:val="20"/>
        </w:rPr>
        <w:t xml:space="preserve"> for processing. In contrast, traditional methods like RMSD and TM-Score demand significantly longer computational times, ranging from 1 hour to over 9 hours. This stark difference underscores the efficiency of the CPE method, particularly in time-sensitive scenarios or large-scale protein structure comparison tasks.</w:t>
      </w:r>
    </w:p>
    <w:p w14:paraId="1CED470E" w14:textId="5B1F156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w:t>
      </w:r>
      <w:r w:rsidR="00421445">
        <w:rPr>
          <w:rFonts w:asciiTheme="minorBidi" w:hAnsiTheme="minorBidi" w:cstheme="minorBidi"/>
          <w:color w:val="000000" w:themeColor="text1"/>
          <w:sz w:val="20"/>
          <w:szCs w:val="20"/>
        </w:rPr>
        <w:t>TM-</w:t>
      </w:r>
      <w:proofErr w:type="spellStart"/>
      <w:r w:rsidR="00421445">
        <w:rPr>
          <w:rFonts w:asciiTheme="minorBidi" w:hAnsiTheme="minorBidi" w:cstheme="minorBidi"/>
          <w:color w:val="000000" w:themeColor="text1"/>
          <w:sz w:val="20"/>
          <w:szCs w:val="20"/>
        </w:rPr>
        <w:t>Vec</w:t>
      </w:r>
      <w:proofErr w:type="spellEnd"/>
      <w:r w:rsidR="00421445">
        <w:rPr>
          <w:rFonts w:asciiTheme="minorBidi" w:hAnsiTheme="minorBidi" w:cstheme="minorBidi"/>
          <w:color w:val="000000" w:themeColor="text1"/>
          <w:sz w:val="20"/>
          <w:szCs w:val="20"/>
        </w:rPr>
        <w:t xml:space="preserve"> method</w:t>
      </w:r>
      <w:r w:rsidRPr="00DF1D99">
        <w:rPr>
          <w:rFonts w:asciiTheme="minorBidi" w:hAnsiTheme="minorBidi" w:cstheme="minorBidi"/>
          <w:color w:val="000000" w:themeColor="text1"/>
          <w:sz w:val="20"/>
          <w:szCs w:val="20"/>
        </w:rPr>
        <w:t xml:space="preserve"> in classifying proteins across five distinct SCOP superfamilies, showcasing its superior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xml:space="preserve">, and SARS-CoV-2—using a 210-dimensional energy profile combined with Manhattan distances. This study </w:t>
      </w:r>
      <w:r w:rsidR="00BC3762" w:rsidRPr="00BC3762">
        <w:rPr>
          <w:rFonts w:asciiTheme="minorBidi" w:hAnsiTheme="minorBidi" w:cstheme="minorBidi"/>
          <w:color w:val="000000" w:themeColor="text1"/>
          <w:sz w:val="20"/>
          <w:szCs w:val="20"/>
        </w:rPr>
        <w:lastRenderedPageBreak/>
        <w:t>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w:t>
      </w:r>
      <w:r w:rsidRPr="003D64E6">
        <w:rPr>
          <w:rFonts w:asciiTheme="minorBidi" w:hAnsiTheme="minorBidi" w:cstheme="minorBidi"/>
          <w:bCs/>
          <w:color w:val="FF0000"/>
          <w:sz w:val="20"/>
          <w:szCs w:val="20"/>
        </w:rPr>
        <w:lastRenderedPageBreak/>
        <w:t>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242B4907" w14:textId="3BAE76FD" w:rsidR="006761AA" w:rsidRPr="006761AA" w:rsidRDefault="006761AA" w:rsidP="00421445">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7A6B8150" w14:textId="2B593153" w:rsidR="006761AA" w:rsidRPr="006761AA" w:rsidRDefault="006761AA" w:rsidP="00DE6E2B">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r w:rsidR="00DE6E2B">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98AB338"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lastRenderedPageBreak/>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6FADC16"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 </w:instrText>
      </w:r>
      <w:r w:rsidR="00257AEF">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DATA </w:instrText>
      </w:r>
      <w:r w:rsidR="00257AEF">
        <w:rPr>
          <w:rFonts w:asciiTheme="minorBidi" w:eastAsia="Calibri" w:hAnsiTheme="minorBidi" w:cstheme="minorBidi"/>
          <w:color w:val="FF0000"/>
          <w:sz w:val="20"/>
          <w:szCs w:val="20"/>
          <w:lang w:val="en-US" w:eastAsia="en-GB"/>
        </w:rPr>
      </w:r>
      <w:r w:rsidR="00257AEF">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9, 24, 49</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D79AF62"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50</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302E7DAE"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r w:rsidR="00996502" w:rsidRPr="005445F8">
        <w:rPr>
          <w:rFonts w:asciiTheme="minorBidi" w:hAnsiTheme="minorBidi" w:cstheme="minorBidi"/>
          <w:color w:val="FF0000"/>
          <w:sz w:val="20"/>
          <w:szCs w:val="20"/>
          <w:highlight w:val="white"/>
        </w:rPr>
        <w:fldChar w:fldCharType="begin"/>
      </w:r>
      <w:r w:rsidR="00996502" w:rsidRPr="00996502">
        <w:rPr>
          <w:rFonts w:asciiTheme="minorBidi" w:hAnsiTheme="minorBidi" w:cstheme="minorBidi"/>
          <w:color w:val="FF0000"/>
          <w:sz w:val="20"/>
          <w:szCs w:val="20"/>
          <w:highlight w:val="white"/>
          <w:lang w:val="en-US"/>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996502" w:rsidRPr="005445F8">
        <w:rPr>
          <w:rFonts w:asciiTheme="minorBidi" w:hAnsiTheme="minorBidi" w:cstheme="minorBidi"/>
          <w:color w:val="FF0000"/>
          <w:sz w:val="20"/>
          <w:szCs w:val="20"/>
          <w:highlight w:val="white"/>
        </w:rPr>
        <w:fldChar w:fldCharType="separate"/>
      </w:r>
      <w:r w:rsidR="00996502" w:rsidRPr="00996502">
        <w:rPr>
          <w:rFonts w:asciiTheme="minorBidi" w:hAnsiTheme="minorBidi" w:cstheme="minorBidi"/>
          <w:noProof/>
          <w:color w:val="FF0000"/>
          <w:sz w:val="20"/>
          <w:szCs w:val="20"/>
          <w:highlight w:val="white"/>
          <w:vertAlign w:val="superscript"/>
          <w:lang w:val="en-US"/>
        </w:rPr>
        <w:t>7</w:t>
      </w:r>
      <w:r w:rsidR="00996502"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lang w:val="en-US"/>
        </w:rPr>
        <w:t>:</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lastRenderedPageBreak/>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788815F"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sidR="00C44207">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8</w:t>
      </w:r>
      <w:r w:rsidR="00C44207">
        <w:rPr>
          <w:rFonts w:asciiTheme="minorBidi" w:hAnsiTheme="minorBidi" w:cstheme="minorBidi"/>
          <w:color w:val="FF0000"/>
          <w:sz w:val="20"/>
          <w:szCs w:val="20"/>
        </w:rPr>
        <w:fldChar w:fldCharType="end"/>
      </w:r>
      <w:r w:rsidR="001F6178">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0002C902"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257AEF">
        <w:rPr>
          <w:rFonts w:asciiTheme="minorBidi" w:hAnsiTheme="minorBidi" w:cstheme="minorBidi"/>
          <w:sz w:val="20"/>
          <w:szCs w:val="20"/>
        </w:rPr>
        <w:instrText xml:space="preserve"> ADDIN EN.CITE &lt;EndNote&gt;&lt;Cite&gt;&lt;Author&gt;Grant&lt;/Author&gt;&lt;Year&gt;2006&lt;/Year&gt;&lt;RecNum&gt;92&lt;/RecNum&gt;&lt;DisplayText&gt;&lt;style face="superscript"&gt;51&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257AEF" w:rsidRPr="00257AEF">
        <w:rPr>
          <w:rFonts w:asciiTheme="minorBidi" w:hAnsiTheme="minorBidi" w:cstheme="minorBidi"/>
          <w:noProof/>
          <w:sz w:val="20"/>
          <w:szCs w:val="20"/>
          <w:vertAlign w:val="superscript"/>
        </w:rPr>
        <w:t>51</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2, 53&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2, 53</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4&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4</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200FCBE7" w14:textId="77777777" w:rsidR="00F24F98" w:rsidRPr="00F24F98" w:rsidRDefault="0070158F" w:rsidP="00F24F98">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F24F98" w:rsidRPr="00F24F98">
        <w:t>1.</w:t>
      </w:r>
      <w:r w:rsidR="00F24F98" w:rsidRPr="00F24F98">
        <w:tab/>
        <w:t>Sayers EW</w:t>
      </w:r>
      <w:r w:rsidR="00F24F98" w:rsidRPr="00F24F98">
        <w:rPr>
          <w:i/>
        </w:rPr>
        <w:t>, et al.</w:t>
      </w:r>
      <w:r w:rsidR="00F24F98" w:rsidRPr="00F24F98">
        <w:t xml:space="preserve"> Database resources of the national center for biotechnology information. </w:t>
      </w:r>
      <w:r w:rsidR="00F24F98" w:rsidRPr="00F24F98">
        <w:rPr>
          <w:i/>
        </w:rPr>
        <w:t>Nucleic acids research</w:t>
      </w:r>
      <w:r w:rsidR="00F24F98" w:rsidRPr="00F24F98">
        <w:t xml:space="preserve"> </w:t>
      </w:r>
      <w:r w:rsidR="00F24F98" w:rsidRPr="00F24F98">
        <w:rPr>
          <w:b/>
        </w:rPr>
        <w:t>49</w:t>
      </w:r>
      <w:r w:rsidR="00F24F98" w:rsidRPr="00F24F98">
        <w:t>, D10 (2021).</w:t>
      </w:r>
    </w:p>
    <w:p w14:paraId="4DA8AC91" w14:textId="77777777" w:rsidR="00F24F98" w:rsidRPr="00F24F98" w:rsidRDefault="00F24F98" w:rsidP="00F24F98">
      <w:pPr>
        <w:pStyle w:val="EndNoteBibliography"/>
        <w:spacing w:after="0"/>
      </w:pPr>
    </w:p>
    <w:p w14:paraId="3823200D" w14:textId="77777777" w:rsidR="00F24F98" w:rsidRPr="00F24F98" w:rsidRDefault="00F24F98" w:rsidP="00F24F98">
      <w:pPr>
        <w:pStyle w:val="EndNoteBibliography"/>
        <w:ind w:left="720" w:hanging="720"/>
      </w:pPr>
      <w:r w:rsidRPr="00F24F98">
        <w:t>2.</w:t>
      </w:r>
      <w:r w:rsidRPr="00F24F98">
        <w:tab/>
        <w:t>Altschul SF</w:t>
      </w:r>
      <w:r w:rsidRPr="00F24F98">
        <w:rPr>
          <w:i/>
        </w:rPr>
        <w:t>, et al.</w:t>
      </w:r>
      <w:r w:rsidRPr="00F24F98">
        <w:t xml:space="preserve"> Gapped BLAST and PSI-BLAST: a new generation of protein database search programs. </w:t>
      </w:r>
      <w:r w:rsidRPr="00F24F98">
        <w:rPr>
          <w:i/>
        </w:rPr>
        <w:t>Nucleic acids research</w:t>
      </w:r>
      <w:r w:rsidRPr="00F24F98">
        <w:t xml:space="preserve"> </w:t>
      </w:r>
      <w:r w:rsidRPr="00F24F98">
        <w:rPr>
          <w:b/>
        </w:rPr>
        <w:t>25</w:t>
      </w:r>
      <w:r w:rsidRPr="00F24F98">
        <w:t>, 3389-3402 (1997).</w:t>
      </w:r>
    </w:p>
    <w:p w14:paraId="02EAAE67" w14:textId="77777777" w:rsidR="00F24F98" w:rsidRPr="00F24F98" w:rsidRDefault="00F24F98" w:rsidP="00F24F98">
      <w:pPr>
        <w:pStyle w:val="EndNoteBibliography"/>
        <w:spacing w:after="0"/>
      </w:pPr>
    </w:p>
    <w:p w14:paraId="01E6C6F4" w14:textId="77777777" w:rsidR="00F24F98" w:rsidRPr="00F24F98" w:rsidRDefault="00F24F98" w:rsidP="00F24F98">
      <w:pPr>
        <w:pStyle w:val="EndNoteBibliography"/>
        <w:ind w:left="720" w:hanging="720"/>
      </w:pPr>
      <w:r w:rsidRPr="00F24F98">
        <w:t>3.</w:t>
      </w:r>
      <w:r w:rsidRPr="00F24F98">
        <w:tab/>
        <w:t xml:space="preserve">Kilinc M, Jia K, Jernigan RL. Improved global protein homolog detection with major gains in function identification. </w:t>
      </w:r>
      <w:r w:rsidRPr="00F24F98">
        <w:rPr>
          <w:i/>
        </w:rPr>
        <w:t>Proceedings of the National Academy of Sciences</w:t>
      </w:r>
      <w:r w:rsidRPr="00F24F98">
        <w:t xml:space="preserve"> </w:t>
      </w:r>
      <w:r w:rsidRPr="00F24F98">
        <w:rPr>
          <w:b/>
        </w:rPr>
        <w:t>120</w:t>
      </w:r>
      <w:r w:rsidRPr="00F24F98">
        <w:t>, e2211823120 (2023).</w:t>
      </w:r>
    </w:p>
    <w:p w14:paraId="64B060FB" w14:textId="77777777" w:rsidR="00F24F98" w:rsidRPr="00F24F98" w:rsidRDefault="00F24F98" w:rsidP="00F24F98">
      <w:pPr>
        <w:pStyle w:val="EndNoteBibliography"/>
        <w:spacing w:after="0"/>
      </w:pPr>
    </w:p>
    <w:p w14:paraId="6B185016" w14:textId="77777777" w:rsidR="00F24F98" w:rsidRPr="00F24F98" w:rsidRDefault="00F24F98" w:rsidP="00F24F98">
      <w:pPr>
        <w:pStyle w:val="EndNoteBibliography"/>
        <w:ind w:left="720" w:hanging="720"/>
      </w:pPr>
      <w:r w:rsidRPr="00F24F98">
        <w:t>4.</w:t>
      </w:r>
      <w:r w:rsidRPr="00F24F98">
        <w:tab/>
        <w:t xml:space="preserve">Quan Y, Xiong Z-K, Zhang K-X, Zhang Q-Y, Zhang W, Zhang H-Y. Evolution-strengthened knowledge graph enables predicting the targetability and druggability of genes. </w:t>
      </w:r>
      <w:r w:rsidRPr="00F24F98">
        <w:rPr>
          <w:i/>
        </w:rPr>
        <w:t>PNAS nexus</w:t>
      </w:r>
      <w:r w:rsidRPr="00F24F98">
        <w:t xml:space="preserve"> </w:t>
      </w:r>
      <w:r w:rsidRPr="00F24F98">
        <w:rPr>
          <w:b/>
        </w:rPr>
        <w:t>2</w:t>
      </w:r>
      <w:r w:rsidRPr="00F24F98">
        <w:t>, pgad147 (2023).</w:t>
      </w:r>
    </w:p>
    <w:p w14:paraId="13F60158" w14:textId="77777777" w:rsidR="00F24F98" w:rsidRPr="00F24F98" w:rsidRDefault="00F24F98" w:rsidP="00F24F98">
      <w:pPr>
        <w:pStyle w:val="EndNoteBibliography"/>
        <w:spacing w:after="0"/>
      </w:pPr>
    </w:p>
    <w:p w14:paraId="63B5AC39" w14:textId="77777777" w:rsidR="00F24F98" w:rsidRPr="00F24F98" w:rsidRDefault="00F24F98" w:rsidP="00F24F98">
      <w:pPr>
        <w:pStyle w:val="EndNoteBibliography"/>
        <w:ind w:left="720" w:hanging="720"/>
      </w:pPr>
      <w:r w:rsidRPr="00F24F98">
        <w:t>5.</w:t>
      </w:r>
      <w:r w:rsidRPr="00F24F98">
        <w:tab/>
        <w:t xml:space="preserve">Du Z, Ding X, Hsu W, Munir A, Xu Y, Li Y. pLM4ACE: A protein language model based predictor for antihypertensive peptide screening. </w:t>
      </w:r>
      <w:r w:rsidRPr="00F24F98">
        <w:rPr>
          <w:i/>
        </w:rPr>
        <w:t>Food Chemistry</w:t>
      </w:r>
      <w:r w:rsidRPr="00F24F98">
        <w:t xml:space="preserve"> </w:t>
      </w:r>
      <w:r w:rsidRPr="00F24F98">
        <w:rPr>
          <w:b/>
        </w:rPr>
        <w:t>431</w:t>
      </w:r>
      <w:r w:rsidRPr="00F24F98">
        <w:t>, 137162 (2024).</w:t>
      </w:r>
    </w:p>
    <w:p w14:paraId="5CFA658C" w14:textId="77777777" w:rsidR="00F24F98" w:rsidRPr="00F24F98" w:rsidRDefault="00F24F98" w:rsidP="00F24F98">
      <w:pPr>
        <w:pStyle w:val="EndNoteBibliography"/>
        <w:spacing w:after="0"/>
      </w:pPr>
    </w:p>
    <w:p w14:paraId="3527E949" w14:textId="77777777" w:rsidR="00F24F98" w:rsidRPr="00F24F98" w:rsidRDefault="00F24F98" w:rsidP="00F24F98">
      <w:pPr>
        <w:pStyle w:val="EndNoteBibliography"/>
        <w:ind w:left="720" w:hanging="720"/>
      </w:pPr>
      <w:r w:rsidRPr="00F24F98">
        <w:t>6.</w:t>
      </w:r>
      <w:r w:rsidRPr="00F24F98">
        <w:tab/>
        <w:t>Wang Y</w:t>
      </w:r>
      <w:r w:rsidRPr="00F24F98">
        <w:rPr>
          <w:i/>
        </w:rPr>
        <w:t>, et al.</w:t>
      </w:r>
      <w:r w:rsidRPr="00F24F98">
        <w:t xml:space="preserve"> RNAincoder: a deep learning-based encoder for RNA and RNA-associated interaction. </w:t>
      </w:r>
      <w:r w:rsidRPr="00F24F98">
        <w:rPr>
          <w:i/>
        </w:rPr>
        <w:t>Nucleic Acids Research</w:t>
      </w:r>
      <w:r w:rsidRPr="00F24F98">
        <w:t>, gkad404 (2023).</w:t>
      </w:r>
    </w:p>
    <w:p w14:paraId="0338C391" w14:textId="77777777" w:rsidR="00F24F98" w:rsidRPr="00F24F98" w:rsidRDefault="00F24F98" w:rsidP="00F24F98">
      <w:pPr>
        <w:pStyle w:val="EndNoteBibliography"/>
        <w:spacing w:after="0"/>
      </w:pPr>
    </w:p>
    <w:p w14:paraId="016EAC90" w14:textId="77777777" w:rsidR="00F24F98" w:rsidRPr="00F24F98" w:rsidRDefault="00F24F98" w:rsidP="00F24F98">
      <w:pPr>
        <w:pStyle w:val="EndNoteBibliography"/>
        <w:ind w:left="720" w:hanging="720"/>
      </w:pPr>
      <w:r w:rsidRPr="00F24F98">
        <w:t>7.</w:t>
      </w:r>
      <w:r w:rsidRPr="00F24F98">
        <w:tab/>
        <w:t xml:space="preserve">Sippl MJ. Boltzmann's principle, knowledge-based mean fields and protein folding. An approach to the computational determination of protein structures. </w:t>
      </w:r>
      <w:r w:rsidRPr="00F24F98">
        <w:rPr>
          <w:i/>
        </w:rPr>
        <w:t>Journal of computer-aided molecular design</w:t>
      </w:r>
      <w:r w:rsidRPr="00F24F98">
        <w:t xml:space="preserve"> </w:t>
      </w:r>
      <w:r w:rsidRPr="00F24F98">
        <w:rPr>
          <w:b/>
        </w:rPr>
        <w:t>7</w:t>
      </w:r>
      <w:r w:rsidRPr="00F24F98">
        <w:t>, 473--501 (1993).</w:t>
      </w:r>
    </w:p>
    <w:p w14:paraId="33860B07" w14:textId="77777777" w:rsidR="00F24F98" w:rsidRPr="00F24F98" w:rsidRDefault="00F24F98" w:rsidP="00F24F98">
      <w:pPr>
        <w:pStyle w:val="EndNoteBibliography"/>
        <w:spacing w:after="0"/>
      </w:pPr>
    </w:p>
    <w:p w14:paraId="34B47836" w14:textId="77777777" w:rsidR="00F24F98" w:rsidRPr="00F24F98" w:rsidRDefault="00F24F98" w:rsidP="00F24F98">
      <w:pPr>
        <w:pStyle w:val="EndNoteBibliography"/>
        <w:ind w:left="720" w:hanging="720"/>
      </w:pPr>
      <w:r w:rsidRPr="00F24F98">
        <w:t>8.</w:t>
      </w:r>
      <w:r w:rsidRPr="00F24F98">
        <w:tab/>
        <w:t xml:space="preserve">Mirzaie M, Sadeghi M. Knowledge-based potentials in protein fold recognition. </w:t>
      </w:r>
      <w:r w:rsidRPr="00F24F98">
        <w:rPr>
          <w:i/>
        </w:rPr>
        <w:t>Archives of Advances in Biosciences</w:t>
      </w:r>
      <w:r w:rsidRPr="00F24F98">
        <w:t xml:space="preserve"> </w:t>
      </w:r>
      <w:r w:rsidRPr="00F24F98">
        <w:rPr>
          <w:b/>
        </w:rPr>
        <w:t>1</w:t>
      </w:r>
      <w:r w:rsidRPr="00F24F98">
        <w:t>,  (2010).</w:t>
      </w:r>
    </w:p>
    <w:p w14:paraId="34067C76" w14:textId="77777777" w:rsidR="00F24F98" w:rsidRPr="00F24F98" w:rsidRDefault="00F24F98" w:rsidP="00F24F98">
      <w:pPr>
        <w:pStyle w:val="EndNoteBibliography"/>
        <w:spacing w:after="0"/>
      </w:pPr>
    </w:p>
    <w:p w14:paraId="7918450A" w14:textId="77777777" w:rsidR="00F24F98" w:rsidRPr="00F24F98" w:rsidRDefault="00F24F98" w:rsidP="00F24F98">
      <w:pPr>
        <w:pStyle w:val="EndNoteBibliography"/>
        <w:ind w:left="720" w:hanging="720"/>
      </w:pPr>
      <w:r w:rsidRPr="00F24F98">
        <w:t>9.</w:t>
      </w:r>
      <w:r w:rsidRPr="00F24F98">
        <w:tab/>
        <w:t xml:space="preserve">Mirzaie M, Eslahchi C, Pezeshk H, Sadeghi M. A distance‐dependent atomic knowledge‐based potential and force for discrimination of native structures from decoys. </w:t>
      </w:r>
      <w:r w:rsidRPr="00F24F98">
        <w:rPr>
          <w:i/>
        </w:rPr>
        <w:t>Proteins: Structure, Function, and Bioinformatics</w:t>
      </w:r>
      <w:r w:rsidRPr="00F24F98">
        <w:t xml:space="preserve"> </w:t>
      </w:r>
      <w:r w:rsidRPr="00F24F98">
        <w:rPr>
          <w:b/>
        </w:rPr>
        <w:t>77</w:t>
      </w:r>
      <w:r w:rsidRPr="00F24F98">
        <w:t>, 454-463 (2009).</w:t>
      </w:r>
    </w:p>
    <w:p w14:paraId="0DA6B1CF" w14:textId="77777777" w:rsidR="00F24F98" w:rsidRPr="00F24F98" w:rsidRDefault="00F24F98" w:rsidP="00F24F98">
      <w:pPr>
        <w:pStyle w:val="EndNoteBibliography"/>
        <w:spacing w:after="0"/>
      </w:pPr>
    </w:p>
    <w:p w14:paraId="503CA021" w14:textId="77777777" w:rsidR="00F24F98" w:rsidRPr="00F24F98" w:rsidRDefault="00F24F98" w:rsidP="00F24F98">
      <w:pPr>
        <w:pStyle w:val="EndNoteBibliography"/>
        <w:ind w:left="720" w:hanging="720"/>
      </w:pPr>
      <w:r w:rsidRPr="00F24F98">
        <w:t>10.</w:t>
      </w:r>
      <w:r w:rsidRPr="00F24F98">
        <w:tab/>
        <w:t xml:space="preserve">Mirzaie M. Identification of native protein structures captured by principal interactions. </w:t>
      </w:r>
      <w:r w:rsidRPr="00F24F98">
        <w:rPr>
          <w:i/>
        </w:rPr>
        <w:t>BMC bioinformatics</w:t>
      </w:r>
      <w:r w:rsidRPr="00F24F98">
        <w:t xml:space="preserve"> </w:t>
      </w:r>
      <w:r w:rsidRPr="00F24F98">
        <w:rPr>
          <w:b/>
        </w:rPr>
        <w:t>20</w:t>
      </w:r>
      <w:r w:rsidRPr="00F24F98">
        <w:t>, 1-10 (2019).</w:t>
      </w:r>
    </w:p>
    <w:p w14:paraId="37ACC81C" w14:textId="77777777" w:rsidR="00F24F98" w:rsidRPr="00F24F98" w:rsidRDefault="00F24F98" w:rsidP="00F24F98">
      <w:pPr>
        <w:pStyle w:val="EndNoteBibliography"/>
        <w:spacing w:after="0"/>
      </w:pPr>
    </w:p>
    <w:p w14:paraId="6CF67898" w14:textId="77777777" w:rsidR="00F24F98" w:rsidRPr="00F24F98" w:rsidRDefault="00F24F98" w:rsidP="00F24F98">
      <w:pPr>
        <w:pStyle w:val="EndNoteBibliography"/>
        <w:ind w:left="720" w:hanging="720"/>
      </w:pPr>
      <w:r w:rsidRPr="00F24F98">
        <w:lastRenderedPageBreak/>
        <w:t>11.</w:t>
      </w:r>
      <w:r w:rsidRPr="00F24F98">
        <w:tab/>
        <w:t xml:space="preserve">Mirzaie M. Discrimination power of knowledge-based potential dictated by the dominant energies in native protein structures. </w:t>
      </w:r>
      <w:r w:rsidRPr="00F24F98">
        <w:rPr>
          <w:i/>
        </w:rPr>
        <w:t>Amino acids</w:t>
      </w:r>
      <w:r w:rsidRPr="00F24F98">
        <w:t xml:space="preserve"> </w:t>
      </w:r>
      <w:r w:rsidRPr="00F24F98">
        <w:rPr>
          <w:b/>
        </w:rPr>
        <w:t>51</w:t>
      </w:r>
      <w:r w:rsidRPr="00F24F98">
        <w:t>, 1029-1038 (2019).</w:t>
      </w:r>
    </w:p>
    <w:p w14:paraId="4F756A01" w14:textId="77777777" w:rsidR="00F24F98" w:rsidRPr="00F24F98" w:rsidRDefault="00F24F98" w:rsidP="00F24F98">
      <w:pPr>
        <w:pStyle w:val="EndNoteBibliography"/>
        <w:spacing w:after="0"/>
      </w:pPr>
    </w:p>
    <w:p w14:paraId="03D2C6FE" w14:textId="77777777" w:rsidR="00F24F98" w:rsidRPr="00F24F98" w:rsidRDefault="00F24F98" w:rsidP="00F24F98">
      <w:pPr>
        <w:pStyle w:val="EndNoteBibliography"/>
        <w:ind w:left="720" w:hanging="720"/>
      </w:pPr>
      <w:r w:rsidRPr="00F24F98">
        <w:t>12.</w:t>
      </w:r>
      <w:r w:rsidRPr="00F24F98">
        <w:tab/>
        <w:t xml:space="preserve">Mirzaie M. Hydrophobic residues can identify native protein structures. </w:t>
      </w:r>
      <w:r w:rsidRPr="00F24F98">
        <w:rPr>
          <w:i/>
        </w:rPr>
        <w:t>Proteins: Structure, Function, and Bioinformatics</w:t>
      </w:r>
      <w:r w:rsidRPr="00F24F98">
        <w:t xml:space="preserve"> </w:t>
      </w:r>
      <w:r w:rsidRPr="00F24F98">
        <w:rPr>
          <w:b/>
        </w:rPr>
        <w:t>86</w:t>
      </w:r>
      <w:r w:rsidRPr="00F24F98">
        <w:t>, 467-474 (2018).</w:t>
      </w:r>
    </w:p>
    <w:p w14:paraId="5A189CDD" w14:textId="77777777" w:rsidR="00F24F98" w:rsidRPr="00F24F98" w:rsidRDefault="00F24F98" w:rsidP="00F24F98">
      <w:pPr>
        <w:pStyle w:val="EndNoteBibliography"/>
        <w:spacing w:after="0"/>
      </w:pPr>
    </w:p>
    <w:p w14:paraId="1C52ABC9" w14:textId="77777777" w:rsidR="00F24F98" w:rsidRPr="00F24F98" w:rsidRDefault="00F24F98" w:rsidP="00F24F98">
      <w:pPr>
        <w:pStyle w:val="EndNoteBibliography"/>
        <w:ind w:left="720" w:hanging="720"/>
      </w:pPr>
      <w:r w:rsidRPr="00F24F98">
        <w:t>13.</w:t>
      </w:r>
      <w:r w:rsidRPr="00F24F98">
        <w:tab/>
        <w:t xml:space="preserve">Dosztanyi Z, Csizmok V, Tompa P, Simon I. The pairwise energy content estimated from amino acid composition discriminates between folded and intrinsically unstructured proteins. </w:t>
      </w:r>
      <w:r w:rsidRPr="00F24F98">
        <w:rPr>
          <w:i/>
        </w:rPr>
        <w:t>Journal of molecular biology</w:t>
      </w:r>
      <w:r w:rsidRPr="00F24F98">
        <w:t xml:space="preserve"> </w:t>
      </w:r>
      <w:r w:rsidRPr="00F24F98">
        <w:rPr>
          <w:b/>
        </w:rPr>
        <w:t>347</w:t>
      </w:r>
      <w:r w:rsidRPr="00F24F98">
        <w:t>, 827--839 (2005).</w:t>
      </w:r>
    </w:p>
    <w:p w14:paraId="30ECF0B2" w14:textId="77777777" w:rsidR="00F24F98" w:rsidRPr="00F24F98" w:rsidRDefault="00F24F98" w:rsidP="00F24F98">
      <w:pPr>
        <w:pStyle w:val="EndNoteBibliography"/>
        <w:spacing w:after="0"/>
      </w:pPr>
    </w:p>
    <w:p w14:paraId="15E76C7C" w14:textId="77777777" w:rsidR="00F24F98" w:rsidRPr="00F24F98" w:rsidRDefault="00F24F98" w:rsidP="00F24F98">
      <w:pPr>
        <w:pStyle w:val="EndNoteBibliography"/>
        <w:ind w:left="720" w:hanging="720"/>
      </w:pPr>
      <w:r w:rsidRPr="00F24F98">
        <w:t>14.</w:t>
      </w:r>
      <w:r w:rsidRPr="00F24F98">
        <w:tab/>
        <w:t xml:space="preserve">Bowie JU, Lüthy R, Eisenberg D. A method to identify protein sequences that fold into a known three-dimensional structure. </w:t>
      </w:r>
      <w:r w:rsidRPr="00F24F98">
        <w:rPr>
          <w:i/>
        </w:rPr>
        <w:t>Science</w:t>
      </w:r>
      <w:r w:rsidRPr="00F24F98">
        <w:t xml:space="preserve"> </w:t>
      </w:r>
      <w:r w:rsidRPr="00F24F98">
        <w:rPr>
          <w:b/>
        </w:rPr>
        <w:t>253</w:t>
      </w:r>
      <w:r w:rsidRPr="00F24F98">
        <w:t>, 164-170 (1991).</w:t>
      </w:r>
    </w:p>
    <w:p w14:paraId="3A6D2810" w14:textId="77777777" w:rsidR="00F24F98" w:rsidRPr="00F24F98" w:rsidRDefault="00F24F98" w:rsidP="00F24F98">
      <w:pPr>
        <w:pStyle w:val="EndNoteBibliography"/>
        <w:spacing w:after="0"/>
      </w:pPr>
    </w:p>
    <w:p w14:paraId="22C23CFC" w14:textId="77777777" w:rsidR="00F24F98" w:rsidRPr="00F24F98" w:rsidRDefault="00F24F98" w:rsidP="00F24F98">
      <w:pPr>
        <w:pStyle w:val="EndNoteBibliography"/>
        <w:ind w:left="720" w:hanging="720"/>
      </w:pPr>
      <w:r w:rsidRPr="00F24F98">
        <w:t>15.</w:t>
      </w:r>
      <w:r w:rsidRPr="00F24F98">
        <w:tab/>
        <w:t xml:space="preserve">Goldstein RA, Luthey-Schulten ZA, Wolynes PG. Protein tertiary structure recognition using optimized Hamiltonians with local interactions. </w:t>
      </w:r>
      <w:r w:rsidRPr="00F24F98">
        <w:rPr>
          <w:i/>
        </w:rPr>
        <w:t>Proceedings of the National Academy of Sciences</w:t>
      </w:r>
      <w:r w:rsidRPr="00F24F98">
        <w:t xml:space="preserve"> </w:t>
      </w:r>
      <w:r w:rsidRPr="00F24F98">
        <w:rPr>
          <w:b/>
        </w:rPr>
        <w:t>89</w:t>
      </w:r>
      <w:r w:rsidRPr="00F24F98">
        <w:t>, 9029-9033 (1992).</w:t>
      </w:r>
    </w:p>
    <w:p w14:paraId="722728D4" w14:textId="77777777" w:rsidR="00F24F98" w:rsidRPr="00F24F98" w:rsidRDefault="00F24F98" w:rsidP="00F24F98">
      <w:pPr>
        <w:pStyle w:val="EndNoteBibliography"/>
        <w:spacing w:after="0"/>
      </w:pPr>
    </w:p>
    <w:p w14:paraId="7D735667" w14:textId="77777777" w:rsidR="00F24F98" w:rsidRPr="00F24F98" w:rsidRDefault="00F24F98" w:rsidP="00F24F98">
      <w:pPr>
        <w:pStyle w:val="EndNoteBibliography"/>
        <w:ind w:left="720" w:hanging="720"/>
      </w:pPr>
      <w:r w:rsidRPr="00F24F98">
        <w:t>16.</w:t>
      </w:r>
      <w:r w:rsidRPr="00F24F98">
        <w:tab/>
        <w:t>Sillitoe I</w:t>
      </w:r>
      <w:r w:rsidRPr="00F24F98">
        <w:rPr>
          <w:i/>
        </w:rPr>
        <w:t>, et al.</w:t>
      </w:r>
      <w:r w:rsidRPr="00F24F98">
        <w:t xml:space="preserve"> CATH: increased structural coverage of functional space. </w:t>
      </w:r>
      <w:r w:rsidRPr="00F24F98">
        <w:rPr>
          <w:i/>
        </w:rPr>
        <w:t>Nucleic acids research</w:t>
      </w:r>
      <w:r w:rsidRPr="00F24F98">
        <w:t xml:space="preserve"> </w:t>
      </w:r>
      <w:r w:rsidRPr="00F24F98">
        <w:rPr>
          <w:b/>
        </w:rPr>
        <w:t>49</w:t>
      </w:r>
      <w:r w:rsidRPr="00F24F98">
        <w:t>, D266-D273 (2021).</w:t>
      </w:r>
    </w:p>
    <w:p w14:paraId="7BFFA9F1" w14:textId="77777777" w:rsidR="00F24F98" w:rsidRPr="00F24F98" w:rsidRDefault="00F24F98" w:rsidP="00F24F98">
      <w:pPr>
        <w:pStyle w:val="EndNoteBibliography"/>
        <w:spacing w:after="0"/>
      </w:pPr>
    </w:p>
    <w:p w14:paraId="5BD826AA" w14:textId="77777777" w:rsidR="00F24F98" w:rsidRPr="00F24F98" w:rsidRDefault="00F24F98" w:rsidP="00F24F98">
      <w:pPr>
        <w:pStyle w:val="EndNoteBibliography"/>
        <w:ind w:left="720" w:hanging="720"/>
      </w:pPr>
      <w:r w:rsidRPr="00F24F98">
        <w:t>17.</w:t>
      </w:r>
      <w:r w:rsidRPr="00F24F98">
        <w:tab/>
        <w:t xml:space="preserve">Lo Conte L, Ailey B, Hubbard TJ, Brenner SE, Murzin AG, Chothia C. SCOP: a structural classification of proteins database. </w:t>
      </w:r>
      <w:r w:rsidRPr="00F24F98">
        <w:rPr>
          <w:i/>
        </w:rPr>
        <w:t>Nucleic acids research</w:t>
      </w:r>
      <w:r w:rsidRPr="00F24F98">
        <w:t xml:space="preserve"> </w:t>
      </w:r>
      <w:r w:rsidRPr="00F24F98">
        <w:rPr>
          <w:b/>
        </w:rPr>
        <w:t>28</w:t>
      </w:r>
      <w:r w:rsidRPr="00F24F98">
        <w:t>, 257-259 (2000).</w:t>
      </w:r>
    </w:p>
    <w:p w14:paraId="35AF5F07" w14:textId="77777777" w:rsidR="00F24F98" w:rsidRPr="00F24F98" w:rsidRDefault="00F24F98" w:rsidP="00F24F98">
      <w:pPr>
        <w:pStyle w:val="EndNoteBibliography"/>
        <w:spacing w:after="0"/>
      </w:pPr>
    </w:p>
    <w:p w14:paraId="3EE26D00" w14:textId="77777777" w:rsidR="00F24F98" w:rsidRPr="00F24F98" w:rsidRDefault="00F24F98" w:rsidP="00F24F98">
      <w:pPr>
        <w:pStyle w:val="EndNoteBibliography"/>
        <w:ind w:left="720" w:hanging="720"/>
      </w:pPr>
      <w:r w:rsidRPr="00F24F98">
        <w:t>18.</w:t>
      </w:r>
      <w:r w:rsidRPr="00F24F98">
        <w:tab/>
        <w:t xml:space="preserve">Fox NK, Brenner SE, Chandonia J-M. SCOPe: Structural Classification of Proteins—extended, integrating SCOP and ASTRAL data and classification of new structures. </w:t>
      </w:r>
      <w:r w:rsidRPr="00F24F98">
        <w:rPr>
          <w:i/>
        </w:rPr>
        <w:t>Nucleic acids research</w:t>
      </w:r>
      <w:r w:rsidRPr="00F24F98">
        <w:t xml:space="preserve"> </w:t>
      </w:r>
      <w:r w:rsidRPr="00F24F98">
        <w:rPr>
          <w:b/>
        </w:rPr>
        <w:t>42</w:t>
      </w:r>
      <w:r w:rsidRPr="00F24F98">
        <w:t>, D304-D309 (2014).</w:t>
      </w:r>
    </w:p>
    <w:p w14:paraId="35C422F7" w14:textId="77777777" w:rsidR="00F24F98" w:rsidRPr="00F24F98" w:rsidRDefault="00F24F98" w:rsidP="00F24F98">
      <w:pPr>
        <w:pStyle w:val="EndNoteBibliography"/>
        <w:spacing w:after="0"/>
      </w:pPr>
    </w:p>
    <w:p w14:paraId="232FEF32" w14:textId="77777777" w:rsidR="00F24F98" w:rsidRPr="00F24F98" w:rsidRDefault="00F24F98" w:rsidP="00F24F98">
      <w:pPr>
        <w:pStyle w:val="EndNoteBibliography"/>
        <w:ind w:left="720" w:hanging="720"/>
      </w:pPr>
      <w:r w:rsidRPr="00F24F98">
        <w:t>19.</w:t>
      </w:r>
      <w:r w:rsidRPr="00F24F98">
        <w:tab/>
        <w:t xml:space="preserve">Lundin D, Poole AM, Sjberg B-M, Hgbom M. Use of structural phylogenetic networks for classification of the ferritin-like superfamily. </w:t>
      </w:r>
      <w:r w:rsidRPr="00F24F98">
        <w:rPr>
          <w:i/>
        </w:rPr>
        <w:t>Journal of Biological Chemistry</w:t>
      </w:r>
      <w:r w:rsidRPr="00F24F98">
        <w:t xml:space="preserve"> </w:t>
      </w:r>
      <w:r w:rsidRPr="00F24F98">
        <w:rPr>
          <w:b/>
        </w:rPr>
        <w:t>287</w:t>
      </w:r>
      <w:r w:rsidRPr="00F24F98">
        <w:t>, 20565--20575 (2012).</w:t>
      </w:r>
    </w:p>
    <w:p w14:paraId="4A858352" w14:textId="77777777" w:rsidR="00F24F98" w:rsidRPr="00F24F98" w:rsidRDefault="00F24F98" w:rsidP="00F24F98">
      <w:pPr>
        <w:pStyle w:val="EndNoteBibliography"/>
        <w:spacing w:after="0"/>
      </w:pPr>
    </w:p>
    <w:p w14:paraId="012022D3" w14:textId="77777777" w:rsidR="00F24F98" w:rsidRPr="00F24F98" w:rsidRDefault="00F24F98" w:rsidP="00F24F98">
      <w:pPr>
        <w:pStyle w:val="EndNoteBibliography"/>
        <w:ind w:left="720" w:hanging="720"/>
      </w:pPr>
      <w:r w:rsidRPr="00F24F98">
        <w:t>20.</w:t>
      </w:r>
      <w:r w:rsidRPr="00F24F98">
        <w:tab/>
        <w:t xml:space="preserve">Gowthaman R, Guest JD, Yin R, Adolf-Bryfogle J, Schief WR, Pierce BG. CoV3D: a database of high resolution coronavirus protein structures. </w:t>
      </w:r>
      <w:r w:rsidRPr="00F24F98">
        <w:rPr>
          <w:i/>
        </w:rPr>
        <w:t>Nucleic acids research</w:t>
      </w:r>
      <w:r w:rsidRPr="00F24F98">
        <w:t xml:space="preserve"> </w:t>
      </w:r>
      <w:r w:rsidRPr="00F24F98">
        <w:rPr>
          <w:b/>
        </w:rPr>
        <w:t>49</w:t>
      </w:r>
      <w:r w:rsidRPr="00F24F98">
        <w:t>, D282-D287 (2021).</w:t>
      </w:r>
    </w:p>
    <w:p w14:paraId="0880F618" w14:textId="77777777" w:rsidR="00F24F98" w:rsidRPr="00F24F98" w:rsidRDefault="00F24F98" w:rsidP="00F24F98">
      <w:pPr>
        <w:pStyle w:val="EndNoteBibliography"/>
        <w:spacing w:after="0"/>
      </w:pPr>
    </w:p>
    <w:p w14:paraId="2379A738" w14:textId="77777777" w:rsidR="00F24F98" w:rsidRPr="00F24F98" w:rsidRDefault="00F24F98" w:rsidP="00F24F98">
      <w:pPr>
        <w:pStyle w:val="EndNoteBibliography"/>
        <w:ind w:left="720" w:hanging="720"/>
      </w:pPr>
      <w:r w:rsidRPr="00F24F98">
        <w:t>21.</w:t>
      </w:r>
      <w:r w:rsidRPr="00F24F98">
        <w:tab/>
        <w:t xml:space="preserve">van Heel AJ, de Jong A, Montalbán-López M, Kok J, Kuipers OP. BAGEL3: automated identification of genes encoding bacteriocins and (non-)bactericidal posttranslationally modified peptides. </w:t>
      </w:r>
      <w:r w:rsidRPr="00F24F98">
        <w:rPr>
          <w:i/>
        </w:rPr>
        <w:t>Nucleic Acids Research</w:t>
      </w:r>
      <w:r w:rsidRPr="00F24F98">
        <w:t xml:space="preserve"> </w:t>
      </w:r>
      <w:r w:rsidRPr="00F24F98">
        <w:rPr>
          <w:b/>
        </w:rPr>
        <w:t>41</w:t>
      </w:r>
      <w:r w:rsidRPr="00F24F98">
        <w:t>, W448-W453 (2013).</w:t>
      </w:r>
    </w:p>
    <w:p w14:paraId="5947EA5A" w14:textId="77777777" w:rsidR="00F24F98" w:rsidRPr="00F24F98" w:rsidRDefault="00F24F98" w:rsidP="00F24F98">
      <w:pPr>
        <w:pStyle w:val="EndNoteBibliography"/>
        <w:spacing w:after="0"/>
      </w:pPr>
    </w:p>
    <w:p w14:paraId="1D0C6D35" w14:textId="77777777" w:rsidR="00F24F98" w:rsidRPr="00F24F98" w:rsidRDefault="00F24F98" w:rsidP="00F24F98">
      <w:pPr>
        <w:pStyle w:val="EndNoteBibliography"/>
        <w:ind w:left="720" w:hanging="720"/>
      </w:pPr>
      <w:r w:rsidRPr="00F24F98">
        <w:t>22.</w:t>
      </w:r>
      <w:r w:rsidRPr="00F24F98">
        <w:tab/>
        <w:t xml:space="preserve">Cheng F, Kovács IA, Barabási A-L. Network-based prediction of drug combinations. </w:t>
      </w:r>
      <w:r w:rsidRPr="00F24F98">
        <w:rPr>
          <w:i/>
        </w:rPr>
        <w:t>Nature communications</w:t>
      </w:r>
      <w:r w:rsidRPr="00F24F98">
        <w:t xml:space="preserve"> </w:t>
      </w:r>
      <w:r w:rsidRPr="00F24F98">
        <w:rPr>
          <w:b/>
        </w:rPr>
        <w:t>10</w:t>
      </w:r>
      <w:r w:rsidRPr="00F24F98">
        <w:t>, 1197 (2019).</w:t>
      </w:r>
    </w:p>
    <w:p w14:paraId="51E74D56" w14:textId="77777777" w:rsidR="00F24F98" w:rsidRPr="00F24F98" w:rsidRDefault="00F24F98" w:rsidP="00F24F98">
      <w:pPr>
        <w:pStyle w:val="EndNoteBibliography"/>
        <w:spacing w:after="0"/>
      </w:pPr>
    </w:p>
    <w:p w14:paraId="4AD241EE" w14:textId="77777777" w:rsidR="00F24F98" w:rsidRPr="00F24F98" w:rsidRDefault="00F24F98" w:rsidP="00F24F98">
      <w:pPr>
        <w:pStyle w:val="EndNoteBibliography"/>
        <w:ind w:left="720" w:hanging="720"/>
      </w:pPr>
      <w:r w:rsidRPr="00F24F98">
        <w:lastRenderedPageBreak/>
        <w:t>23.</w:t>
      </w:r>
      <w:r w:rsidRPr="00F24F98">
        <w:tab/>
        <w:t>Freiberger MI</w:t>
      </w:r>
      <w:r w:rsidRPr="00F24F98">
        <w:rPr>
          <w:i/>
        </w:rPr>
        <w:t>, et al.</w:t>
      </w:r>
      <w:r w:rsidRPr="00F24F98">
        <w:t xml:space="preserve"> Local energetic frustration conservation in protein families and superfamilies. </w:t>
      </w:r>
      <w:r w:rsidRPr="00F24F98">
        <w:rPr>
          <w:i/>
        </w:rPr>
        <w:t>Nature Communications</w:t>
      </w:r>
      <w:r w:rsidRPr="00F24F98">
        <w:t xml:space="preserve"> </w:t>
      </w:r>
      <w:r w:rsidRPr="00F24F98">
        <w:rPr>
          <w:b/>
        </w:rPr>
        <w:t>14</w:t>
      </w:r>
      <w:r w:rsidRPr="00F24F98">
        <w:t>, 8379 (2023).</w:t>
      </w:r>
    </w:p>
    <w:p w14:paraId="25ECA975" w14:textId="77777777" w:rsidR="00F24F98" w:rsidRPr="00F24F98" w:rsidRDefault="00F24F98" w:rsidP="00F24F98">
      <w:pPr>
        <w:pStyle w:val="EndNoteBibliography"/>
        <w:spacing w:after="0"/>
      </w:pPr>
    </w:p>
    <w:p w14:paraId="3D001B98" w14:textId="77777777" w:rsidR="00F24F98" w:rsidRPr="00F24F98" w:rsidRDefault="00F24F98" w:rsidP="00F24F98">
      <w:pPr>
        <w:pStyle w:val="EndNoteBibliography"/>
        <w:ind w:left="720" w:hanging="720"/>
      </w:pPr>
      <w:r w:rsidRPr="00F24F98">
        <w:t>24.</w:t>
      </w:r>
      <w:r w:rsidRPr="00F24F98">
        <w:tab/>
        <w:t xml:space="preserve">Mirzaie M, Sadeghi M. Delaunay‐based nonlocal interactions are sufficient and accurate in protein fold recognition. </w:t>
      </w:r>
      <w:r w:rsidRPr="00F24F98">
        <w:rPr>
          <w:i/>
        </w:rPr>
        <w:t>Proteins: Structure, Function, and Bioinformatics</w:t>
      </w:r>
      <w:r w:rsidRPr="00F24F98">
        <w:t xml:space="preserve"> </w:t>
      </w:r>
      <w:r w:rsidRPr="00F24F98">
        <w:rPr>
          <w:b/>
        </w:rPr>
        <w:t>82</w:t>
      </w:r>
      <w:r w:rsidRPr="00F24F98">
        <w:t>, 415-423 (2014).</w:t>
      </w:r>
    </w:p>
    <w:p w14:paraId="5F46BCFB" w14:textId="77777777" w:rsidR="00F24F98" w:rsidRPr="00F24F98" w:rsidRDefault="00F24F98" w:rsidP="00F24F98">
      <w:pPr>
        <w:pStyle w:val="EndNoteBibliography"/>
        <w:spacing w:after="0"/>
      </w:pPr>
    </w:p>
    <w:p w14:paraId="6A9FBFC0" w14:textId="77777777" w:rsidR="00F24F98" w:rsidRPr="00F24F98" w:rsidRDefault="00F24F98" w:rsidP="00F24F98">
      <w:pPr>
        <w:pStyle w:val="EndNoteBibliography"/>
        <w:ind w:left="720" w:hanging="720"/>
      </w:pPr>
      <w:r w:rsidRPr="00F24F98">
        <w:t>25.</w:t>
      </w:r>
      <w:r w:rsidRPr="00F24F98">
        <w:tab/>
        <w:t xml:space="preserve">Maiorov VN, Crippen GM. Significance of root-mean-square deviation in comparing three-dimensional structures of globular proteins. </w:t>
      </w:r>
      <w:r w:rsidRPr="00F24F98">
        <w:rPr>
          <w:i/>
        </w:rPr>
        <w:t>Journal of molecular biology</w:t>
      </w:r>
      <w:r w:rsidRPr="00F24F98">
        <w:t xml:space="preserve"> </w:t>
      </w:r>
      <w:r w:rsidRPr="00F24F98">
        <w:rPr>
          <w:b/>
        </w:rPr>
        <w:t>235</w:t>
      </w:r>
      <w:r w:rsidRPr="00F24F98">
        <w:t>, 625--634 (1994).</w:t>
      </w:r>
    </w:p>
    <w:p w14:paraId="51E42EA7" w14:textId="77777777" w:rsidR="00F24F98" w:rsidRPr="00F24F98" w:rsidRDefault="00F24F98" w:rsidP="00F24F98">
      <w:pPr>
        <w:pStyle w:val="EndNoteBibliography"/>
        <w:spacing w:after="0"/>
      </w:pPr>
    </w:p>
    <w:p w14:paraId="2C409F64" w14:textId="77777777" w:rsidR="00F24F98" w:rsidRPr="00F24F98" w:rsidRDefault="00F24F98" w:rsidP="00F24F98">
      <w:pPr>
        <w:pStyle w:val="EndNoteBibliography"/>
        <w:ind w:left="720" w:hanging="720"/>
      </w:pPr>
      <w:r w:rsidRPr="00F24F98">
        <w:t>26.</w:t>
      </w:r>
      <w:r w:rsidRPr="00F24F98">
        <w:tab/>
        <w:t xml:space="preserve">Zhang Y, Skolnick J. TM-align: a protein structure alignment algorithm based on the TM-score. </w:t>
      </w:r>
      <w:r w:rsidRPr="00F24F98">
        <w:rPr>
          <w:i/>
        </w:rPr>
        <w:t>Nucleic acids research</w:t>
      </w:r>
      <w:r w:rsidRPr="00F24F98">
        <w:t xml:space="preserve"> </w:t>
      </w:r>
      <w:r w:rsidRPr="00F24F98">
        <w:rPr>
          <w:b/>
        </w:rPr>
        <w:t>33</w:t>
      </w:r>
      <w:r w:rsidRPr="00F24F98">
        <w:t>, 2302-2309 (2005).</w:t>
      </w:r>
    </w:p>
    <w:p w14:paraId="27C99E30" w14:textId="77777777" w:rsidR="00F24F98" w:rsidRPr="00F24F98" w:rsidRDefault="00F24F98" w:rsidP="00F24F98">
      <w:pPr>
        <w:pStyle w:val="EndNoteBibliography"/>
        <w:spacing w:after="0"/>
      </w:pPr>
    </w:p>
    <w:p w14:paraId="409A28C3" w14:textId="77777777" w:rsidR="00F24F98" w:rsidRPr="00F24F98" w:rsidRDefault="00F24F98" w:rsidP="00F24F98">
      <w:pPr>
        <w:pStyle w:val="EndNoteBibliography"/>
        <w:ind w:left="720" w:hanging="720"/>
      </w:pPr>
      <w:r w:rsidRPr="00F24F98">
        <w:t>27.</w:t>
      </w:r>
      <w:r w:rsidRPr="00F24F98">
        <w:tab/>
        <w:t>Hamamsy T</w:t>
      </w:r>
      <w:r w:rsidRPr="00F24F98">
        <w:rPr>
          <w:i/>
        </w:rPr>
        <w:t>, et al.</w:t>
      </w:r>
      <w:r w:rsidRPr="00F24F98">
        <w:t xml:space="preserve"> Protein remote homology detection and structural alignment using deep learning. </w:t>
      </w:r>
      <w:r w:rsidRPr="00F24F98">
        <w:rPr>
          <w:i/>
        </w:rPr>
        <w:t>Nat Biotechnol</w:t>
      </w:r>
      <w:r w:rsidRPr="00F24F98">
        <w:t>,  (2023).</w:t>
      </w:r>
    </w:p>
    <w:p w14:paraId="19C96A15" w14:textId="77777777" w:rsidR="00F24F98" w:rsidRPr="00F24F98" w:rsidRDefault="00F24F98" w:rsidP="00F24F98">
      <w:pPr>
        <w:pStyle w:val="EndNoteBibliography"/>
        <w:spacing w:after="0"/>
      </w:pPr>
    </w:p>
    <w:p w14:paraId="547A14F1" w14:textId="77777777" w:rsidR="00F24F98" w:rsidRPr="00F24F98" w:rsidRDefault="00F24F98" w:rsidP="00F24F98">
      <w:pPr>
        <w:pStyle w:val="EndNoteBibliography"/>
        <w:ind w:left="720" w:hanging="720"/>
      </w:pPr>
      <w:r w:rsidRPr="00F24F98">
        <w:t>28.</w:t>
      </w:r>
      <w:r w:rsidRPr="00F24F98">
        <w:tab/>
        <w:t xml:space="preserve">Malod-Dognin N, Pržulj N. GR-Align: fast and flexible alignment of protein 3D structures using graphlet degree similarity. </w:t>
      </w:r>
      <w:r w:rsidRPr="00F24F98">
        <w:rPr>
          <w:i/>
        </w:rPr>
        <w:t>Bioinformatics</w:t>
      </w:r>
      <w:r w:rsidRPr="00F24F98">
        <w:t xml:space="preserve"> </w:t>
      </w:r>
      <w:r w:rsidRPr="00F24F98">
        <w:rPr>
          <w:b/>
        </w:rPr>
        <w:t>30</w:t>
      </w:r>
      <w:r w:rsidRPr="00F24F98">
        <w:t>, 1259-1265 (2014).</w:t>
      </w:r>
    </w:p>
    <w:p w14:paraId="23B12008" w14:textId="77777777" w:rsidR="00F24F98" w:rsidRPr="00F24F98" w:rsidRDefault="00F24F98" w:rsidP="00F24F98">
      <w:pPr>
        <w:pStyle w:val="EndNoteBibliography"/>
        <w:spacing w:after="0"/>
      </w:pPr>
    </w:p>
    <w:p w14:paraId="45C879FE" w14:textId="77777777" w:rsidR="00F24F98" w:rsidRPr="00F24F98" w:rsidRDefault="00F24F98" w:rsidP="00F24F98">
      <w:pPr>
        <w:pStyle w:val="EndNoteBibliography"/>
        <w:ind w:left="720" w:hanging="720"/>
      </w:pPr>
      <w:r w:rsidRPr="00F24F98">
        <w:t>29.</w:t>
      </w:r>
      <w:r w:rsidRPr="00F24F98">
        <w:tab/>
        <w:t xml:space="preserve">Tian K, Zhao X, Zhang Y, Yau S. Comparing protein structures and inferring functions with a novel three-dimensional Yau–Hausdorff method. </w:t>
      </w:r>
      <w:r w:rsidRPr="00F24F98">
        <w:rPr>
          <w:i/>
        </w:rPr>
        <w:t>Journal of Biomolecular Structure and Dynamics</w:t>
      </w:r>
      <w:r w:rsidRPr="00F24F98">
        <w:t>,  (2018).</w:t>
      </w:r>
    </w:p>
    <w:p w14:paraId="1FE8379D" w14:textId="77777777" w:rsidR="00F24F98" w:rsidRPr="00F24F98" w:rsidRDefault="00F24F98" w:rsidP="00F24F98">
      <w:pPr>
        <w:pStyle w:val="EndNoteBibliography"/>
        <w:spacing w:after="0"/>
      </w:pPr>
    </w:p>
    <w:p w14:paraId="3F979EFF" w14:textId="77777777" w:rsidR="00F24F98" w:rsidRPr="00F24F98" w:rsidRDefault="00F24F98" w:rsidP="00F24F98">
      <w:pPr>
        <w:pStyle w:val="EndNoteBibliography"/>
        <w:ind w:left="720" w:hanging="720"/>
      </w:pPr>
      <w:r w:rsidRPr="00F24F98">
        <w:t>30.</w:t>
      </w:r>
      <w:r w:rsidRPr="00F24F98">
        <w:tab/>
        <w:t xml:space="preserve">Wintjens RT, Rooman MJ, Wodak SJ. Automatic classification and analysis of αα-turn motifs in proteins. </w:t>
      </w:r>
      <w:r w:rsidRPr="00F24F98">
        <w:rPr>
          <w:i/>
        </w:rPr>
        <w:t>Journal of molecular biology</w:t>
      </w:r>
      <w:r w:rsidRPr="00F24F98">
        <w:t xml:space="preserve"> </w:t>
      </w:r>
      <w:r w:rsidRPr="00F24F98">
        <w:rPr>
          <w:b/>
        </w:rPr>
        <w:t>255</w:t>
      </w:r>
      <w:r w:rsidRPr="00F24F98">
        <w:t>, 235-253 (1996).</w:t>
      </w:r>
    </w:p>
    <w:p w14:paraId="5066BBDF" w14:textId="77777777" w:rsidR="00F24F98" w:rsidRPr="00F24F98" w:rsidRDefault="00F24F98" w:rsidP="00F24F98">
      <w:pPr>
        <w:pStyle w:val="EndNoteBibliography"/>
        <w:spacing w:after="0"/>
      </w:pPr>
    </w:p>
    <w:p w14:paraId="580275E6" w14:textId="77777777" w:rsidR="00F24F98" w:rsidRPr="00F24F98" w:rsidRDefault="00F24F98" w:rsidP="00F24F98">
      <w:pPr>
        <w:pStyle w:val="EndNoteBibliography"/>
        <w:ind w:left="720" w:hanging="720"/>
      </w:pPr>
      <w:r w:rsidRPr="00F24F98">
        <w:t>31.</w:t>
      </w:r>
      <w:r w:rsidRPr="00F24F98">
        <w:tab/>
        <w:t xml:space="preserve">Malik AJ, Poole AM, Allison JR. Structural phylogenetics with confidence. </w:t>
      </w:r>
      <w:r w:rsidRPr="00F24F98">
        <w:rPr>
          <w:i/>
        </w:rPr>
        <w:t>Molecular Biology and Evolution</w:t>
      </w:r>
      <w:r w:rsidRPr="00F24F98">
        <w:t xml:space="preserve"> </w:t>
      </w:r>
      <w:r w:rsidRPr="00F24F98">
        <w:rPr>
          <w:b/>
        </w:rPr>
        <w:t>37</w:t>
      </w:r>
      <w:r w:rsidRPr="00F24F98">
        <w:t>, 2711--2726 (2020).</w:t>
      </w:r>
    </w:p>
    <w:p w14:paraId="38DA64C2" w14:textId="77777777" w:rsidR="00F24F98" w:rsidRPr="00F24F98" w:rsidRDefault="00F24F98" w:rsidP="00F24F98">
      <w:pPr>
        <w:pStyle w:val="EndNoteBibliography"/>
        <w:spacing w:after="0"/>
      </w:pPr>
    </w:p>
    <w:p w14:paraId="216E4938" w14:textId="77777777" w:rsidR="00F24F98" w:rsidRPr="00F24F98" w:rsidRDefault="00F24F98" w:rsidP="00F24F98">
      <w:pPr>
        <w:pStyle w:val="EndNoteBibliography"/>
        <w:ind w:left="720" w:hanging="720"/>
      </w:pPr>
      <w:r w:rsidRPr="00F24F98">
        <w:t>32.</w:t>
      </w:r>
      <w:r w:rsidRPr="00F24F98">
        <w:tab/>
        <w:t>Puente-Lelievre C</w:t>
      </w:r>
      <w:r w:rsidRPr="00F24F98">
        <w:rPr>
          <w:i/>
        </w:rPr>
        <w:t>, et al.</w:t>
      </w:r>
      <w:r w:rsidRPr="00F24F98">
        <w:t xml:space="preserve"> Tertiary-interaction characters enable fast, model-based structural phylogenetics beyond the twilight zone. </w:t>
      </w:r>
      <w:r w:rsidRPr="00F24F98">
        <w:rPr>
          <w:i/>
        </w:rPr>
        <w:t>bioRxiv</w:t>
      </w:r>
      <w:r w:rsidRPr="00F24F98">
        <w:t>, 2023.2012. 2012.571181 (2023).</w:t>
      </w:r>
    </w:p>
    <w:p w14:paraId="376842B1" w14:textId="77777777" w:rsidR="00F24F98" w:rsidRPr="00F24F98" w:rsidRDefault="00F24F98" w:rsidP="00F24F98">
      <w:pPr>
        <w:pStyle w:val="EndNoteBibliography"/>
        <w:spacing w:after="0"/>
      </w:pPr>
    </w:p>
    <w:p w14:paraId="36B52E20" w14:textId="77777777" w:rsidR="00F24F98" w:rsidRPr="00F24F98" w:rsidRDefault="00F24F98" w:rsidP="00F24F98">
      <w:pPr>
        <w:pStyle w:val="EndNoteBibliography"/>
        <w:ind w:left="720" w:hanging="720"/>
      </w:pPr>
      <w:r w:rsidRPr="00F24F98">
        <w:t>33.</w:t>
      </w:r>
      <w:r w:rsidRPr="00F24F98">
        <w:tab/>
        <w:t xml:space="preserve">Bryant D, Moulton V. Neighbor-net: an agglomerative method for the construction of phylogenetic networks. </w:t>
      </w:r>
      <w:r w:rsidRPr="00F24F98">
        <w:rPr>
          <w:i/>
        </w:rPr>
        <w:t>Molecular biology and evolution</w:t>
      </w:r>
      <w:r w:rsidRPr="00F24F98">
        <w:t xml:space="preserve"> </w:t>
      </w:r>
      <w:r w:rsidRPr="00F24F98">
        <w:rPr>
          <w:b/>
        </w:rPr>
        <w:t>21</w:t>
      </w:r>
      <w:r w:rsidRPr="00F24F98">
        <w:t>, 255-265 (2004).</w:t>
      </w:r>
    </w:p>
    <w:p w14:paraId="15FDCFC5" w14:textId="77777777" w:rsidR="00F24F98" w:rsidRPr="00F24F98" w:rsidRDefault="00F24F98" w:rsidP="00F24F98">
      <w:pPr>
        <w:pStyle w:val="EndNoteBibliography"/>
        <w:spacing w:after="0"/>
      </w:pPr>
    </w:p>
    <w:p w14:paraId="57AD545F" w14:textId="77777777" w:rsidR="00F24F98" w:rsidRPr="00F24F98" w:rsidRDefault="00F24F98" w:rsidP="00F24F98">
      <w:pPr>
        <w:pStyle w:val="EndNoteBibliography"/>
        <w:ind w:left="720" w:hanging="720"/>
      </w:pPr>
      <w:r w:rsidRPr="00F24F98">
        <w:t>34.</w:t>
      </w:r>
      <w:r w:rsidRPr="00F24F98">
        <w:tab/>
        <w:t xml:space="preserve">Schliep KP. phangorn: phylogenetic analysis in R. </w:t>
      </w:r>
      <w:r w:rsidRPr="00F24F98">
        <w:rPr>
          <w:i/>
        </w:rPr>
        <w:t>Bioinformatics</w:t>
      </w:r>
      <w:r w:rsidRPr="00F24F98">
        <w:t xml:space="preserve"> </w:t>
      </w:r>
      <w:r w:rsidRPr="00F24F98">
        <w:rPr>
          <w:b/>
        </w:rPr>
        <w:t>27</w:t>
      </w:r>
      <w:r w:rsidRPr="00F24F98">
        <w:t>, 592-593 (2011).</w:t>
      </w:r>
    </w:p>
    <w:p w14:paraId="7344C0E2" w14:textId="77777777" w:rsidR="00F24F98" w:rsidRPr="00F24F98" w:rsidRDefault="00F24F98" w:rsidP="00F24F98">
      <w:pPr>
        <w:pStyle w:val="EndNoteBibliography"/>
        <w:spacing w:after="0"/>
      </w:pPr>
    </w:p>
    <w:p w14:paraId="02560A93" w14:textId="77777777" w:rsidR="00F24F98" w:rsidRPr="00F24F98" w:rsidRDefault="00F24F98" w:rsidP="00F24F98">
      <w:pPr>
        <w:pStyle w:val="EndNoteBibliography"/>
        <w:ind w:left="720" w:hanging="720"/>
      </w:pPr>
      <w:r w:rsidRPr="00F24F98">
        <w:t>35.</w:t>
      </w:r>
      <w:r w:rsidRPr="00F24F98">
        <w:tab/>
        <w:t xml:space="preserve">Huson DH, Bryant D. Application of Phylogenetic Networks in Evolutionary Studies. </w:t>
      </w:r>
      <w:r w:rsidRPr="00F24F98">
        <w:rPr>
          <w:i/>
        </w:rPr>
        <w:t>Molecular Biology and Evolution</w:t>
      </w:r>
      <w:r w:rsidRPr="00F24F98">
        <w:t xml:space="preserve"> </w:t>
      </w:r>
      <w:r w:rsidRPr="00F24F98">
        <w:rPr>
          <w:b/>
        </w:rPr>
        <w:t>23</w:t>
      </w:r>
      <w:r w:rsidRPr="00F24F98">
        <w:t>, 254-267 (2005).</w:t>
      </w:r>
    </w:p>
    <w:p w14:paraId="6D808A9F" w14:textId="77777777" w:rsidR="00F24F98" w:rsidRPr="00F24F98" w:rsidRDefault="00F24F98" w:rsidP="00F24F98">
      <w:pPr>
        <w:pStyle w:val="EndNoteBibliography"/>
        <w:spacing w:after="0"/>
      </w:pPr>
    </w:p>
    <w:p w14:paraId="4020EB0A" w14:textId="77777777" w:rsidR="00F24F98" w:rsidRPr="00F24F98" w:rsidRDefault="00F24F98" w:rsidP="00F24F98">
      <w:pPr>
        <w:pStyle w:val="EndNoteBibliography"/>
        <w:ind w:left="720" w:hanging="720"/>
      </w:pPr>
      <w:r w:rsidRPr="00F24F98">
        <w:t>36.</w:t>
      </w:r>
      <w:r w:rsidRPr="00F24F98">
        <w:tab/>
        <w:t xml:space="preserve">Bodenhofer U, Bonatesta E, Horejš-Kainrath C, Hochreiter S. msa: an R package for multiple sequence alignment. </w:t>
      </w:r>
      <w:r w:rsidRPr="00F24F98">
        <w:rPr>
          <w:i/>
        </w:rPr>
        <w:t>Bioinformatics</w:t>
      </w:r>
      <w:r w:rsidRPr="00F24F98">
        <w:t xml:space="preserve"> </w:t>
      </w:r>
      <w:r w:rsidRPr="00F24F98">
        <w:rPr>
          <w:b/>
        </w:rPr>
        <w:t>31</w:t>
      </w:r>
      <w:r w:rsidRPr="00F24F98">
        <w:t>, 3997-3999 (2015).</w:t>
      </w:r>
    </w:p>
    <w:p w14:paraId="0B395EC6" w14:textId="77777777" w:rsidR="00F24F98" w:rsidRPr="00F24F98" w:rsidRDefault="00F24F98" w:rsidP="00F24F98">
      <w:pPr>
        <w:pStyle w:val="EndNoteBibliography"/>
        <w:spacing w:after="0"/>
      </w:pPr>
    </w:p>
    <w:p w14:paraId="30BC15DF" w14:textId="77777777" w:rsidR="00F24F98" w:rsidRPr="00F24F98" w:rsidRDefault="00F24F98" w:rsidP="00F24F98">
      <w:pPr>
        <w:pStyle w:val="EndNoteBibliography"/>
        <w:ind w:left="720" w:hanging="720"/>
      </w:pPr>
      <w:r w:rsidRPr="00F24F98">
        <w:t>37.</w:t>
      </w:r>
      <w:r w:rsidRPr="00F24F98">
        <w:tab/>
        <w:t xml:space="preserve">Charif D, Lobry JR. SeqinR 1.0-2: a contributed package to the R project for statistical computing devoted to biological sequences retrieval and analysis. In: </w:t>
      </w:r>
      <w:r w:rsidRPr="00F24F98">
        <w:rPr>
          <w:i/>
        </w:rPr>
        <w:t>Structural approaches to sequence evolution: Molecules, networks, populations</w:t>
      </w:r>
      <w:r w:rsidRPr="00F24F98">
        <w:t>). Springer (2007).</w:t>
      </w:r>
    </w:p>
    <w:p w14:paraId="24024534" w14:textId="77777777" w:rsidR="00F24F98" w:rsidRPr="00F24F98" w:rsidRDefault="00F24F98" w:rsidP="00F24F98">
      <w:pPr>
        <w:pStyle w:val="EndNoteBibliography"/>
        <w:spacing w:after="0"/>
      </w:pPr>
    </w:p>
    <w:p w14:paraId="26B20966" w14:textId="77777777" w:rsidR="00F24F98" w:rsidRPr="00F24F98" w:rsidRDefault="00F24F98" w:rsidP="00F24F98">
      <w:pPr>
        <w:pStyle w:val="EndNoteBibliography"/>
        <w:ind w:left="720" w:hanging="720"/>
      </w:pPr>
      <w:r w:rsidRPr="00F24F98">
        <w:t>38.</w:t>
      </w:r>
      <w:r w:rsidRPr="00F24F98">
        <w:tab/>
        <w:t>Hamamsy T</w:t>
      </w:r>
      <w:r w:rsidRPr="00F24F98">
        <w:rPr>
          <w:i/>
        </w:rPr>
        <w:t>, et al.</w:t>
      </w:r>
      <w:r w:rsidRPr="00F24F98">
        <w:t xml:space="preserve"> Protein remote homology detection and structural alignment using deep learning. </w:t>
      </w:r>
      <w:r w:rsidRPr="00F24F98">
        <w:rPr>
          <w:i/>
        </w:rPr>
        <w:t>Nature biotechnology</w:t>
      </w:r>
      <w:r w:rsidRPr="00F24F98">
        <w:t>, 1-11 (2023).</w:t>
      </w:r>
    </w:p>
    <w:p w14:paraId="28E1E4E3" w14:textId="77777777" w:rsidR="00F24F98" w:rsidRPr="00F24F98" w:rsidRDefault="00F24F98" w:rsidP="00F24F98">
      <w:pPr>
        <w:pStyle w:val="EndNoteBibliography"/>
        <w:spacing w:after="0"/>
      </w:pPr>
    </w:p>
    <w:p w14:paraId="65A466FA" w14:textId="77777777" w:rsidR="00F24F98" w:rsidRPr="00F24F98" w:rsidRDefault="00F24F98" w:rsidP="00F24F98">
      <w:pPr>
        <w:pStyle w:val="EndNoteBibliography"/>
        <w:ind w:left="720" w:hanging="720"/>
      </w:pPr>
      <w:r w:rsidRPr="00F24F98">
        <w:t>39.</w:t>
      </w:r>
      <w:r w:rsidRPr="00F24F98">
        <w:tab/>
        <w:t>Jumper J</w:t>
      </w:r>
      <w:r w:rsidRPr="00F24F98">
        <w:rPr>
          <w:i/>
        </w:rPr>
        <w:t>, et al.</w:t>
      </w:r>
      <w:r w:rsidRPr="00F24F98">
        <w:t xml:space="preserve"> Highly accurate protein structure prediction with AlphaFold. </w:t>
      </w:r>
      <w:r w:rsidRPr="00F24F98">
        <w:rPr>
          <w:i/>
        </w:rPr>
        <w:t>Nature</w:t>
      </w:r>
      <w:r w:rsidRPr="00F24F98">
        <w:t xml:space="preserve"> </w:t>
      </w:r>
      <w:r w:rsidRPr="00F24F98">
        <w:rPr>
          <w:b/>
        </w:rPr>
        <w:t>596</w:t>
      </w:r>
      <w:r w:rsidRPr="00F24F98">
        <w:t>, 583-589 (2021).</w:t>
      </w:r>
    </w:p>
    <w:p w14:paraId="4146CAAA" w14:textId="77777777" w:rsidR="00F24F98" w:rsidRPr="00F24F98" w:rsidRDefault="00F24F98" w:rsidP="00F24F98">
      <w:pPr>
        <w:pStyle w:val="EndNoteBibliography"/>
        <w:spacing w:after="0"/>
      </w:pPr>
    </w:p>
    <w:p w14:paraId="61798B6E" w14:textId="77777777" w:rsidR="00F24F98" w:rsidRPr="00F24F98" w:rsidRDefault="00F24F98" w:rsidP="00F24F98">
      <w:pPr>
        <w:pStyle w:val="EndNoteBibliography"/>
        <w:ind w:left="720" w:hanging="720"/>
      </w:pPr>
      <w:r w:rsidRPr="00F24F98">
        <w:t>40.</w:t>
      </w:r>
      <w:r w:rsidRPr="00F24F98">
        <w:tab/>
        <w:t>Wu R</w:t>
      </w:r>
      <w:r w:rsidRPr="00F24F98">
        <w:rPr>
          <w:i/>
        </w:rPr>
        <w:t>, et al.</w:t>
      </w:r>
      <w:r w:rsidRPr="00F24F98">
        <w:t xml:space="preserve"> High-resolution de novo structure prediction from primary sequence. bioRxiv 2022. </w:t>
      </w:r>
      <w:r w:rsidRPr="00F24F98">
        <w:rPr>
          <w:i/>
        </w:rPr>
        <w:t>Google Scholar</w:t>
      </w:r>
      <w:r w:rsidRPr="00F24F98">
        <w:t>.</w:t>
      </w:r>
    </w:p>
    <w:p w14:paraId="496763AB" w14:textId="77777777" w:rsidR="00F24F98" w:rsidRPr="00F24F98" w:rsidRDefault="00F24F98" w:rsidP="00F24F98">
      <w:pPr>
        <w:pStyle w:val="EndNoteBibliography"/>
        <w:spacing w:after="0"/>
      </w:pPr>
    </w:p>
    <w:p w14:paraId="030BEC08" w14:textId="77777777" w:rsidR="00F24F98" w:rsidRPr="00F24F98" w:rsidRDefault="00F24F98" w:rsidP="00F24F98">
      <w:pPr>
        <w:pStyle w:val="EndNoteBibliography"/>
        <w:ind w:left="720" w:hanging="720"/>
      </w:pPr>
      <w:r w:rsidRPr="00F24F98">
        <w:t>41.</w:t>
      </w:r>
      <w:r w:rsidRPr="00F24F98">
        <w:tab/>
        <w:t>Lin Z</w:t>
      </w:r>
      <w:r w:rsidRPr="00F24F98">
        <w:rPr>
          <w:i/>
        </w:rPr>
        <w:t>, et al.</w:t>
      </w:r>
      <w:r w:rsidRPr="00F24F98">
        <w:t xml:space="preserve"> Evolutionary-scale prediction of atomic-level protein structure with a language model. </w:t>
      </w:r>
      <w:r w:rsidRPr="00F24F98">
        <w:rPr>
          <w:i/>
        </w:rPr>
        <w:t>Science</w:t>
      </w:r>
      <w:r w:rsidRPr="00F24F98">
        <w:t xml:space="preserve"> </w:t>
      </w:r>
      <w:r w:rsidRPr="00F24F98">
        <w:rPr>
          <w:b/>
        </w:rPr>
        <w:t>379</w:t>
      </w:r>
      <w:r w:rsidRPr="00F24F98">
        <w:t>, 1123-1130 (2023).</w:t>
      </w:r>
    </w:p>
    <w:p w14:paraId="4606AE37" w14:textId="77777777" w:rsidR="00F24F98" w:rsidRPr="00F24F98" w:rsidRDefault="00F24F98" w:rsidP="00F24F98">
      <w:pPr>
        <w:pStyle w:val="EndNoteBibliography"/>
        <w:spacing w:after="0"/>
      </w:pPr>
    </w:p>
    <w:p w14:paraId="52DE4368" w14:textId="77777777" w:rsidR="00F24F98" w:rsidRPr="00F24F98" w:rsidRDefault="00F24F98" w:rsidP="00F24F98">
      <w:pPr>
        <w:pStyle w:val="EndNoteBibliography"/>
        <w:ind w:left="720" w:hanging="720"/>
      </w:pPr>
      <w:r w:rsidRPr="00F24F98">
        <w:t>42.</w:t>
      </w:r>
      <w:r w:rsidRPr="00F24F98">
        <w:tab/>
        <w:t>Mirzaie M</w:t>
      </w:r>
      <w:r w:rsidRPr="00F24F98">
        <w:rPr>
          <w:i/>
        </w:rPr>
        <w:t>, et al.</w:t>
      </w:r>
      <w:r w:rsidRPr="00F24F98">
        <w:t xml:space="preserve"> Designing patient-oriented combination therapies for acute myeloid leukemia based on efficacy/toxicity integration and bipartite network modeling. </w:t>
      </w:r>
      <w:r w:rsidRPr="00F24F98">
        <w:rPr>
          <w:i/>
        </w:rPr>
        <w:t>Oncogenesis</w:t>
      </w:r>
      <w:r w:rsidRPr="00F24F98">
        <w:t xml:space="preserve"> </w:t>
      </w:r>
      <w:r w:rsidRPr="00F24F98">
        <w:rPr>
          <w:b/>
        </w:rPr>
        <w:t>13</w:t>
      </w:r>
      <w:r w:rsidRPr="00F24F98">
        <w:t>, 11 (2024).</w:t>
      </w:r>
    </w:p>
    <w:p w14:paraId="542899B2" w14:textId="77777777" w:rsidR="00F24F98" w:rsidRPr="00F24F98" w:rsidRDefault="00F24F98" w:rsidP="00F24F98">
      <w:pPr>
        <w:pStyle w:val="EndNoteBibliography"/>
        <w:spacing w:after="0"/>
      </w:pPr>
    </w:p>
    <w:p w14:paraId="00D3D9F1" w14:textId="77777777" w:rsidR="00F24F98" w:rsidRPr="00F24F98" w:rsidRDefault="00F24F98" w:rsidP="00F24F98">
      <w:pPr>
        <w:pStyle w:val="EndNoteBibliography"/>
        <w:ind w:left="720" w:hanging="720"/>
      </w:pPr>
      <w:r w:rsidRPr="00F24F98">
        <w:t>43.</w:t>
      </w:r>
      <w:r w:rsidRPr="00F24F98">
        <w:tab/>
        <w:t>Jafari M</w:t>
      </w:r>
      <w:r w:rsidRPr="00F24F98">
        <w:rPr>
          <w:i/>
        </w:rPr>
        <w:t>, et al.</w:t>
      </w:r>
      <w:r w:rsidRPr="00F24F98">
        <w:t xml:space="preserve"> Bipartite network models to design combination therapies in acute myeloid leukaemia. </w:t>
      </w:r>
      <w:r w:rsidRPr="00F24F98">
        <w:rPr>
          <w:i/>
        </w:rPr>
        <w:t>Nature Communications</w:t>
      </w:r>
      <w:r w:rsidRPr="00F24F98">
        <w:t xml:space="preserve"> </w:t>
      </w:r>
      <w:r w:rsidRPr="00F24F98">
        <w:rPr>
          <w:b/>
        </w:rPr>
        <w:t>13</w:t>
      </w:r>
      <w:r w:rsidRPr="00F24F98">
        <w:t>, 2128 (2022).</w:t>
      </w:r>
    </w:p>
    <w:p w14:paraId="2DEFFC83" w14:textId="77777777" w:rsidR="00F24F98" w:rsidRPr="00F24F98" w:rsidRDefault="00F24F98" w:rsidP="00F24F98">
      <w:pPr>
        <w:pStyle w:val="EndNoteBibliography"/>
        <w:spacing w:after="0"/>
      </w:pPr>
    </w:p>
    <w:p w14:paraId="099F4468" w14:textId="77777777" w:rsidR="00F24F98" w:rsidRPr="00F24F98" w:rsidRDefault="00F24F98" w:rsidP="00F24F98">
      <w:pPr>
        <w:pStyle w:val="EndNoteBibliography"/>
        <w:ind w:left="720" w:hanging="720"/>
      </w:pPr>
      <w:r w:rsidRPr="00F24F98">
        <w:t>44.</w:t>
      </w:r>
      <w:r w:rsidRPr="00F24F98">
        <w:tab/>
        <w:t>Gordon DE</w:t>
      </w:r>
      <w:r w:rsidRPr="00F24F98">
        <w:rPr>
          <w:i/>
        </w:rPr>
        <w:t>, et al.</w:t>
      </w:r>
      <w:r w:rsidRPr="00F24F98">
        <w:t xml:space="preserve"> A SARS-CoV-2 protein interaction map reveals targets for drug repurposing. </w:t>
      </w:r>
      <w:r w:rsidRPr="00F24F98">
        <w:rPr>
          <w:i/>
        </w:rPr>
        <w:t>Nature</w:t>
      </w:r>
      <w:r w:rsidRPr="00F24F98">
        <w:t xml:space="preserve"> </w:t>
      </w:r>
      <w:r w:rsidRPr="00F24F98">
        <w:rPr>
          <w:b/>
        </w:rPr>
        <w:t>583</w:t>
      </w:r>
      <w:r w:rsidRPr="00F24F98">
        <w:t>, 459-468 (2020).</w:t>
      </w:r>
    </w:p>
    <w:p w14:paraId="0517CE4D" w14:textId="77777777" w:rsidR="00F24F98" w:rsidRPr="00F24F98" w:rsidRDefault="00F24F98" w:rsidP="00F24F98">
      <w:pPr>
        <w:pStyle w:val="EndNoteBibliography"/>
        <w:spacing w:after="0"/>
      </w:pPr>
    </w:p>
    <w:p w14:paraId="1181D403" w14:textId="77777777" w:rsidR="00F24F98" w:rsidRPr="00F24F98" w:rsidRDefault="00F24F98" w:rsidP="00F24F98">
      <w:pPr>
        <w:pStyle w:val="EndNoteBibliography"/>
        <w:ind w:left="720" w:hanging="720"/>
      </w:pPr>
      <w:r w:rsidRPr="00F24F98">
        <w:t>45.</w:t>
      </w:r>
      <w:r w:rsidRPr="00F24F98">
        <w:tab/>
        <w:t xml:space="preserve">Katoh K, Misawa K, Kuma Ki, Miyata T. MAFFT: a novel method for rapid multiple sequence alignment based on fast Fourier transform. </w:t>
      </w:r>
      <w:r w:rsidRPr="00F24F98">
        <w:rPr>
          <w:i/>
        </w:rPr>
        <w:t>Nucleic acids research</w:t>
      </w:r>
      <w:r w:rsidRPr="00F24F98">
        <w:t xml:space="preserve"> </w:t>
      </w:r>
      <w:r w:rsidRPr="00F24F98">
        <w:rPr>
          <w:b/>
        </w:rPr>
        <w:t>30</w:t>
      </w:r>
      <w:r w:rsidRPr="00F24F98">
        <w:t>, 3059-3066 (2002).</w:t>
      </w:r>
    </w:p>
    <w:p w14:paraId="25E9FAE5" w14:textId="77777777" w:rsidR="00F24F98" w:rsidRPr="00F24F98" w:rsidRDefault="00F24F98" w:rsidP="00F24F98">
      <w:pPr>
        <w:pStyle w:val="EndNoteBibliography"/>
        <w:spacing w:after="0"/>
      </w:pPr>
    </w:p>
    <w:p w14:paraId="0072F4C5" w14:textId="77777777" w:rsidR="00F24F98" w:rsidRPr="00F24F98" w:rsidRDefault="00F24F98" w:rsidP="00F24F98">
      <w:pPr>
        <w:pStyle w:val="EndNoteBibliography"/>
        <w:ind w:left="720" w:hanging="720"/>
      </w:pPr>
      <w:r w:rsidRPr="00F24F98">
        <w:t>46.</w:t>
      </w:r>
      <w:r w:rsidRPr="00F24F98">
        <w:tab/>
        <w:t xml:space="preserve">Li W, Jaroszewski L, Godzik A. Clustering of highly homologous sequences to reduce the size of large protein databases. </w:t>
      </w:r>
      <w:r w:rsidRPr="00F24F98">
        <w:rPr>
          <w:i/>
        </w:rPr>
        <w:t>Bioinformatics</w:t>
      </w:r>
      <w:r w:rsidRPr="00F24F98">
        <w:t xml:space="preserve"> </w:t>
      </w:r>
      <w:r w:rsidRPr="00F24F98">
        <w:rPr>
          <w:b/>
        </w:rPr>
        <w:t>17</w:t>
      </w:r>
      <w:r w:rsidRPr="00F24F98">
        <w:t>, 282-283 (2001).</w:t>
      </w:r>
    </w:p>
    <w:p w14:paraId="7F977F51" w14:textId="77777777" w:rsidR="00F24F98" w:rsidRPr="00F24F98" w:rsidRDefault="00F24F98" w:rsidP="00F24F98">
      <w:pPr>
        <w:pStyle w:val="EndNoteBibliography"/>
        <w:spacing w:after="0"/>
      </w:pPr>
    </w:p>
    <w:p w14:paraId="6C6CF871" w14:textId="77777777" w:rsidR="00F24F98" w:rsidRPr="00F24F98" w:rsidRDefault="00F24F98" w:rsidP="00F24F98">
      <w:pPr>
        <w:pStyle w:val="EndNoteBibliography"/>
        <w:ind w:left="720" w:hanging="720"/>
      </w:pPr>
      <w:r w:rsidRPr="00F24F98">
        <w:t>47.</w:t>
      </w:r>
      <w:r w:rsidRPr="00F24F98">
        <w:tab/>
        <w:t xml:space="preserve">Rausell A, Juan D, Pazos F, Valencia A. Protein interactions and ligand binding: from protein subfamilies to functional specificity. </w:t>
      </w:r>
      <w:r w:rsidRPr="00F24F98">
        <w:rPr>
          <w:i/>
        </w:rPr>
        <w:t>Proceedings of the National Academy of Sciences</w:t>
      </w:r>
      <w:r w:rsidRPr="00F24F98">
        <w:t xml:space="preserve"> </w:t>
      </w:r>
      <w:r w:rsidRPr="00F24F98">
        <w:rPr>
          <w:b/>
        </w:rPr>
        <w:t>107</w:t>
      </w:r>
      <w:r w:rsidRPr="00F24F98">
        <w:t>, 1995-2000 (2010).</w:t>
      </w:r>
    </w:p>
    <w:p w14:paraId="003CFB37" w14:textId="77777777" w:rsidR="00F24F98" w:rsidRPr="00F24F98" w:rsidRDefault="00F24F98" w:rsidP="00F24F98">
      <w:pPr>
        <w:pStyle w:val="EndNoteBibliography"/>
        <w:spacing w:after="0"/>
      </w:pPr>
    </w:p>
    <w:p w14:paraId="566010A1" w14:textId="77777777" w:rsidR="00F24F98" w:rsidRPr="00F24F98" w:rsidRDefault="00F24F98" w:rsidP="00F24F98">
      <w:pPr>
        <w:pStyle w:val="EndNoteBibliography"/>
        <w:ind w:left="720" w:hanging="720"/>
      </w:pPr>
      <w:r w:rsidRPr="00F24F98">
        <w:t>48.</w:t>
      </w:r>
      <w:r w:rsidRPr="00F24F98">
        <w:tab/>
        <w:t xml:space="preserve">Wang G, Dunbrack Jr RL. PISCES: a protein sequence culling server. </w:t>
      </w:r>
      <w:r w:rsidRPr="00F24F98">
        <w:rPr>
          <w:i/>
        </w:rPr>
        <w:t>Bioinformatics</w:t>
      </w:r>
      <w:r w:rsidRPr="00F24F98">
        <w:t xml:space="preserve"> </w:t>
      </w:r>
      <w:r w:rsidRPr="00F24F98">
        <w:rPr>
          <w:b/>
        </w:rPr>
        <w:t>19</w:t>
      </w:r>
      <w:r w:rsidRPr="00F24F98">
        <w:t>, 1589-1591 (2003).</w:t>
      </w:r>
    </w:p>
    <w:p w14:paraId="21009447" w14:textId="77777777" w:rsidR="00F24F98" w:rsidRPr="00F24F98" w:rsidRDefault="00F24F98" w:rsidP="00F24F98">
      <w:pPr>
        <w:pStyle w:val="EndNoteBibliography"/>
        <w:spacing w:after="0"/>
      </w:pPr>
    </w:p>
    <w:p w14:paraId="2E505F6D" w14:textId="77777777" w:rsidR="00F24F98" w:rsidRPr="00F24F98" w:rsidRDefault="00F24F98" w:rsidP="00F24F98">
      <w:pPr>
        <w:pStyle w:val="EndNoteBibliography"/>
        <w:ind w:left="720" w:hanging="720"/>
      </w:pPr>
      <w:r w:rsidRPr="00F24F98">
        <w:lastRenderedPageBreak/>
        <w:t>49.</w:t>
      </w:r>
      <w:r w:rsidRPr="00F24F98">
        <w:tab/>
        <w:t xml:space="preserve">Mirzaie M, Sadeghi M. Distance‐dependent atomic knowledge‐based force in protein fold recognition. </w:t>
      </w:r>
      <w:r w:rsidRPr="00F24F98">
        <w:rPr>
          <w:i/>
        </w:rPr>
        <w:t>Proteins: Structure, Function, and Bioinformatics</w:t>
      </w:r>
      <w:r w:rsidRPr="00F24F98">
        <w:t xml:space="preserve"> </w:t>
      </w:r>
      <w:r w:rsidRPr="00F24F98">
        <w:rPr>
          <w:b/>
        </w:rPr>
        <w:t>80</w:t>
      </w:r>
      <w:r w:rsidRPr="00F24F98">
        <w:t>, 683-690 (2012).</w:t>
      </w:r>
    </w:p>
    <w:p w14:paraId="5CBE9211" w14:textId="77777777" w:rsidR="00F24F98" w:rsidRPr="00F24F98" w:rsidRDefault="00F24F98" w:rsidP="00F24F98">
      <w:pPr>
        <w:pStyle w:val="EndNoteBibliography"/>
        <w:spacing w:after="0"/>
      </w:pPr>
    </w:p>
    <w:p w14:paraId="60D0DF05" w14:textId="77777777" w:rsidR="00F24F98" w:rsidRPr="00F24F98" w:rsidRDefault="00F24F98" w:rsidP="00F24F98">
      <w:pPr>
        <w:pStyle w:val="EndNoteBibliography"/>
        <w:ind w:left="720" w:hanging="720"/>
      </w:pPr>
      <w:r w:rsidRPr="00F24F98">
        <w:t>50.</w:t>
      </w:r>
      <w:r w:rsidRPr="00F24F98">
        <w:tab/>
        <w:t xml:space="preserve">Barber CB, Dobkin DP, Huhdanpaa H. The quickhull algorithm for convex hulls. </w:t>
      </w:r>
      <w:r w:rsidRPr="00F24F98">
        <w:rPr>
          <w:i/>
        </w:rPr>
        <w:t>ACM Transactions on Mathematical Software (TOMS)</w:t>
      </w:r>
      <w:r w:rsidRPr="00F24F98">
        <w:t xml:space="preserve"> </w:t>
      </w:r>
      <w:r w:rsidRPr="00F24F98">
        <w:rPr>
          <w:b/>
        </w:rPr>
        <w:t>22</w:t>
      </w:r>
      <w:r w:rsidRPr="00F24F98">
        <w:t>, 469-483 (1996).</w:t>
      </w:r>
    </w:p>
    <w:p w14:paraId="10B8E4D0" w14:textId="77777777" w:rsidR="00F24F98" w:rsidRPr="00F24F98" w:rsidRDefault="00F24F98" w:rsidP="00F24F98">
      <w:pPr>
        <w:pStyle w:val="EndNoteBibliography"/>
        <w:spacing w:after="0"/>
      </w:pPr>
    </w:p>
    <w:p w14:paraId="257A4AF9" w14:textId="77777777" w:rsidR="00F24F98" w:rsidRPr="00F24F98" w:rsidRDefault="00F24F98" w:rsidP="00F24F98">
      <w:pPr>
        <w:pStyle w:val="EndNoteBibliography"/>
        <w:ind w:left="720" w:hanging="720"/>
      </w:pPr>
      <w:r w:rsidRPr="00F24F98">
        <w:t>51.</w:t>
      </w:r>
      <w:r w:rsidRPr="00F24F98">
        <w:tab/>
        <w:t xml:space="preserve">Grant BJ, Rodrigues AP, ElSawy KM, McCammon JA, Caves LS. Bio3d: an R package for the comparative analysis of protein structures. </w:t>
      </w:r>
      <w:r w:rsidRPr="00F24F98">
        <w:rPr>
          <w:i/>
        </w:rPr>
        <w:t>Bioinformatics</w:t>
      </w:r>
      <w:r w:rsidRPr="00F24F98">
        <w:t xml:space="preserve"> </w:t>
      </w:r>
      <w:r w:rsidRPr="00F24F98">
        <w:rPr>
          <w:b/>
        </w:rPr>
        <w:t>22</w:t>
      </w:r>
      <w:r w:rsidRPr="00F24F98">
        <w:t>, 2695-2696 (2006).</w:t>
      </w:r>
    </w:p>
    <w:p w14:paraId="55FAC1E8" w14:textId="77777777" w:rsidR="00F24F98" w:rsidRPr="00F24F98" w:rsidRDefault="00F24F98" w:rsidP="00F24F98">
      <w:pPr>
        <w:pStyle w:val="EndNoteBibliography"/>
        <w:spacing w:after="0"/>
      </w:pPr>
    </w:p>
    <w:p w14:paraId="305E0CD8" w14:textId="77777777" w:rsidR="00F24F98" w:rsidRPr="00F24F98" w:rsidRDefault="00F24F98" w:rsidP="00F24F98">
      <w:pPr>
        <w:pStyle w:val="EndNoteBibliography"/>
        <w:ind w:left="720" w:hanging="720"/>
      </w:pPr>
      <w:r w:rsidRPr="00F24F98">
        <w:t>52.</w:t>
      </w:r>
      <w:r w:rsidRPr="00F24F98">
        <w:tab/>
        <w:t xml:space="preserve">Breiman L. Manual on setting up, using, and understanding random forests v3. 1. </w:t>
      </w:r>
      <w:r w:rsidRPr="00F24F98">
        <w:rPr>
          <w:i/>
        </w:rPr>
        <w:t>Statistics Department University of California Berkeley, CA, USA</w:t>
      </w:r>
      <w:r w:rsidRPr="00F24F98">
        <w:t xml:space="preserve"> </w:t>
      </w:r>
      <w:r w:rsidRPr="00F24F98">
        <w:rPr>
          <w:b/>
        </w:rPr>
        <w:t>1</w:t>
      </w:r>
      <w:r w:rsidRPr="00F24F98">
        <w:t>, 3-42 (2002).</w:t>
      </w:r>
    </w:p>
    <w:p w14:paraId="0E63E28C" w14:textId="77777777" w:rsidR="00F24F98" w:rsidRPr="00F24F98" w:rsidRDefault="00F24F98" w:rsidP="00F24F98">
      <w:pPr>
        <w:pStyle w:val="EndNoteBibliography"/>
        <w:spacing w:after="0"/>
      </w:pPr>
    </w:p>
    <w:p w14:paraId="12E81C3E" w14:textId="77777777" w:rsidR="00F24F98" w:rsidRPr="00F24F98" w:rsidRDefault="00F24F98" w:rsidP="00F24F98">
      <w:pPr>
        <w:pStyle w:val="EndNoteBibliography"/>
        <w:ind w:left="720" w:hanging="720"/>
      </w:pPr>
      <w:r w:rsidRPr="00F24F98">
        <w:t>53.</w:t>
      </w:r>
      <w:r w:rsidRPr="00F24F98">
        <w:tab/>
        <w:t>Kuhn M</w:t>
      </w:r>
      <w:r w:rsidRPr="00F24F98">
        <w:rPr>
          <w:i/>
        </w:rPr>
        <w:t>, et al.</w:t>
      </w:r>
      <w:r w:rsidRPr="00F24F98">
        <w:t xml:space="preserve"> Package ‘caret’. </w:t>
      </w:r>
      <w:r w:rsidRPr="00F24F98">
        <w:rPr>
          <w:i/>
        </w:rPr>
        <w:t>The R Journal</w:t>
      </w:r>
      <w:r w:rsidRPr="00F24F98">
        <w:t xml:space="preserve"> </w:t>
      </w:r>
      <w:r w:rsidRPr="00F24F98">
        <w:rPr>
          <w:b/>
        </w:rPr>
        <w:t>223</w:t>
      </w:r>
      <w:r w:rsidRPr="00F24F98">
        <w:t>,  (2020).</w:t>
      </w:r>
    </w:p>
    <w:p w14:paraId="4D9CBFB3" w14:textId="77777777" w:rsidR="00F24F98" w:rsidRPr="00F24F98" w:rsidRDefault="00F24F98" w:rsidP="00F24F98">
      <w:pPr>
        <w:pStyle w:val="EndNoteBibliography"/>
        <w:spacing w:after="0"/>
      </w:pPr>
    </w:p>
    <w:p w14:paraId="0617CA9E" w14:textId="77777777" w:rsidR="00F24F98" w:rsidRPr="00F24F98" w:rsidRDefault="00F24F98" w:rsidP="00F24F98">
      <w:pPr>
        <w:pStyle w:val="EndNoteBibliography"/>
        <w:ind w:left="720" w:hanging="720"/>
      </w:pPr>
      <w:r w:rsidRPr="00F24F98">
        <w:t>54.</w:t>
      </w:r>
      <w:r w:rsidRPr="00F24F98">
        <w:tab/>
        <w:t xml:space="preserve">Wickham H. ggplot2. </w:t>
      </w:r>
      <w:r w:rsidRPr="00F24F98">
        <w:rPr>
          <w:i/>
        </w:rPr>
        <w:t>Wiley interdisciplinary reviews: computational statistics</w:t>
      </w:r>
      <w:r w:rsidRPr="00F24F98">
        <w:t xml:space="preserve"> </w:t>
      </w:r>
      <w:r w:rsidRPr="00F24F98">
        <w:rPr>
          <w:b/>
        </w:rPr>
        <w:t>3</w:t>
      </w:r>
      <w:r w:rsidRPr="00F24F98">
        <w:t>, 180-185 (2011).</w:t>
      </w:r>
    </w:p>
    <w:p w14:paraId="6CD0D8E8" w14:textId="77777777" w:rsidR="00F24F98" w:rsidRPr="00F24F98" w:rsidRDefault="00F24F98" w:rsidP="00F24F98">
      <w:pPr>
        <w:pStyle w:val="EndNoteBibliography"/>
      </w:pPr>
    </w:p>
    <w:p w14:paraId="7F2EA4D6" w14:textId="59C4C545" w:rsidR="003E7894" w:rsidRDefault="0070158F" w:rsidP="00F24F98">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54ED5E" w14:textId="77777777" w:rsidR="0097715E" w:rsidRDefault="0097715E"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lastRenderedPageBreak/>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E86360"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19A31308"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6D226EF"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C552F03"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170D056"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0FF57758" wp14:editId="00E64144">
            <wp:extent cx="5943600" cy="4195445"/>
            <wp:effectExtent l="0" t="0" r="0" b="0"/>
            <wp:docPr id="138815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52454" name="Picture 1388152454"/>
                    <pic:cNvPicPr/>
                  </pic:nvPicPr>
                  <pic:blipFill>
                    <a:blip r:embed="rId9"/>
                    <a:stretch>
                      <a:fillRect/>
                    </a:stretch>
                  </pic:blipFill>
                  <pic:spPr>
                    <a:xfrm>
                      <a:off x="0" y="0"/>
                      <a:ext cx="5943600" cy="4195445"/>
                    </a:xfrm>
                    <a:prstGeom prst="rect">
                      <a:avLst/>
                    </a:prstGeom>
                  </pic:spPr>
                </pic:pic>
              </a:graphicData>
            </a:graphic>
          </wp:inline>
        </w:drawing>
      </w:r>
    </w:p>
    <w:p w14:paraId="41EE5129" w14:textId="37AE97E0"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ASTRAL95 data sets.</w:t>
      </w:r>
      <w:r w:rsidR="00670CB8">
        <w:rPr>
          <w:rFonts w:asciiTheme="minorBidi" w:hAnsiTheme="minorBidi" w:cstheme="minorBidi"/>
          <w:bCs/>
          <w:color w:val="FF0000"/>
          <w:sz w:val="20"/>
          <w:szCs w:val="20"/>
        </w:rPr>
        <w:t xml:space="preserve"> C</w:t>
      </w:r>
      <w:r w:rsidR="00670CB8">
        <w:rPr>
          <w:rFonts w:asciiTheme="minorBidi" w:hAnsiTheme="minorBidi" w:cstheme="minorBidi"/>
          <w:bCs/>
          <w:color w:val="FF0000"/>
          <w:sz w:val="20"/>
          <w:szCs w:val="20"/>
        </w:rPr>
        <w:t xml:space="preserve">) The correlation </w:t>
      </w:r>
      <w:r w:rsidR="00670CB8" w:rsidRPr="00C0112A">
        <w:rPr>
          <w:rFonts w:asciiTheme="minorBidi" w:hAnsiTheme="minorBidi" w:cstheme="minorBidi"/>
          <w:bCs/>
          <w:color w:val="FF0000"/>
          <w:sz w:val="20"/>
          <w:szCs w:val="20"/>
        </w:rPr>
        <w:t>between the difference in total energy (from sequence and structure) and protein length</w:t>
      </w:r>
      <w:r w:rsidR="00670CB8">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w:t>
      </w:r>
      <w:r w:rsidR="00670CB8">
        <w:rPr>
          <w:rFonts w:asciiTheme="minorBidi" w:hAnsiTheme="minorBidi" w:cstheme="minorBidi"/>
          <w:bCs/>
          <w:color w:val="FF0000"/>
          <w:sz w:val="20"/>
          <w:szCs w:val="20"/>
        </w:rPr>
        <w:t>D</w:t>
      </w:r>
      <w:r w:rsidR="00641673">
        <w:rPr>
          <w:rFonts w:asciiTheme="minorBidi" w:hAnsiTheme="minorBidi" w:cstheme="minorBidi"/>
          <w:bCs/>
          <w:color w:val="FF0000"/>
          <w:sz w:val="20"/>
          <w:szCs w:val="20"/>
        </w:rPr>
        <w:t>)</w:t>
      </w:r>
      <w:r w:rsidR="00C438DE" w:rsidRPr="008C06D3">
        <w:rPr>
          <w:rFonts w:asciiTheme="minorBidi" w:hAnsiTheme="minorBidi" w:cstheme="minorBidi"/>
          <w:bCs/>
          <w:color w:val="FF0000"/>
          <w:sz w:val="20"/>
          <w:szCs w:val="20"/>
        </w:rPr>
        <w:t xml:space="preserve"> ASTRAL40 and </w:t>
      </w:r>
      <w:r w:rsidR="00670CB8">
        <w:rPr>
          <w:rFonts w:asciiTheme="minorBidi" w:hAnsiTheme="minorBidi" w:cstheme="minorBidi"/>
          <w:bCs/>
          <w:color w:val="FF0000"/>
          <w:sz w:val="20"/>
          <w:szCs w:val="20"/>
        </w:rPr>
        <w:t>E</w:t>
      </w:r>
      <w:r w:rsidR="0064167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EE1D7E">
      <w:pPr>
        <w:bidi/>
        <w:jc w:val="lowKashida"/>
        <w:rPr>
          <w:rFonts w:asciiTheme="minorBidi" w:hAnsiTheme="minorBidi" w:cstheme="minorBidi" w:hint="cs"/>
          <w:bCs/>
          <w:color w:val="FF0000"/>
          <w:sz w:val="20"/>
          <w:szCs w:val="20"/>
          <w:rtl/>
          <w:lang w:bidi="fa-IR"/>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6EB3A3AD"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7C9B234C" wp14:editId="19643F97">
            <wp:extent cx="5943600" cy="5349240"/>
            <wp:effectExtent l="0" t="0" r="0" b="0"/>
            <wp:docPr id="82697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7533" name="Picture 82697533"/>
                    <pic:cNvPicPr/>
                  </pic:nvPicPr>
                  <pic:blipFill>
                    <a:blip r:embed="rId10"/>
                    <a:stretch>
                      <a:fillRect/>
                    </a:stretch>
                  </pic:blipFill>
                  <pic:spPr>
                    <a:xfrm>
                      <a:off x="0" y="0"/>
                      <a:ext cx="5943600" cy="534924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B3CB63E"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6328674D" wp14:editId="226CA362">
            <wp:extent cx="5943600" cy="5943600"/>
            <wp:effectExtent l="0" t="0" r="0" b="0"/>
            <wp:docPr id="2556852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85289" name="Picture 255685289"/>
                    <pic:cNvPicPr/>
                  </pic:nvPicPr>
                  <pic:blipFill>
                    <a:blip r:embed="rId11"/>
                    <a:stretch>
                      <a:fillRect/>
                    </a:stretch>
                  </pic:blipFill>
                  <pic:spPr>
                    <a:xfrm>
                      <a:off x="0" y="0"/>
                      <a:ext cx="5943600" cy="5943600"/>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2DF41F7A"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9685521" wp14:editId="1F3F3203">
            <wp:extent cx="5943600" cy="5943600"/>
            <wp:effectExtent l="0" t="0" r="0" b="0"/>
            <wp:docPr id="2073146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6723" name="Picture 2073146723"/>
                    <pic:cNvPicPr/>
                  </pic:nvPicPr>
                  <pic:blipFill>
                    <a:blip r:embed="rId12"/>
                    <a:stretch>
                      <a:fillRect/>
                    </a:stretch>
                  </pic:blipFill>
                  <pic:spPr>
                    <a:xfrm>
                      <a:off x="0" y="0"/>
                      <a:ext cx="5943600" cy="5943600"/>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E9B94A0"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31A1C17A" wp14:editId="730F25A5">
            <wp:extent cx="5943600" cy="5349240"/>
            <wp:effectExtent l="0" t="0" r="0" b="0"/>
            <wp:docPr id="6668631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63134" name="Picture 666863134"/>
                    <pic:cNvPicPr/>
                  </pic:nvPicPr>
                  <pic:blipFill>
                    <a:blip r:embed="rId13"/>
                    <a:stretch>
                      <a:fillRect/>
                    </a:stretch>
                  </pic:blipFill>
                  <pic:spPr>
                    <a:xfrm>
                      <a:off x="0" y="0"/>
                      <a:ext cx="5943600" cy="5349240"/>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68677B15" w:rsidR="00106A02" w:rsidRPr="009D7037" w:rsidRDefault="00E728D6"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64E9B5F5" wp14:editId="51E06676">
            <wp:extent cx="4389120" cy="6146175"/>
            <wp:effectExtent l="0" t="0" r="5080" b="635"/>
            <wp:docPr id="1637181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81495" name="Picture 1637181495"/>
                    <pic:cNvPicPr/>
                  </pic:nvPicPr>
                  <pic:blipFill>
                    <a:blip r:embed="rId14"/>
                    <a:stretch>
                      <a:fillRect/>
                    </a:stretch>
                  </pic:blipFill>
                  <pic:spPr>
                    <a:xfrm>
                      <a:off x="0" y="0"/>
                      <a:ext cx="4395930" cy="6155711"/>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2B29D6F8" w:rsidR="00365D2F" w:rsidRDefault="00E728D6"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7F28A95A" wp14:editId="7BB1FAC2">
            <wp:extent cx="5943600" cy="2971800"/>
            <wp:effectExtent l="0" t="0" r="0" b="0"/>
            <wp:docPr id="20533946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94643" name="Picture 2053394643"/>
                    <pic:cNvPicPr/>
                  </pic:nvPicPr>
                  <pic:blipFill>
                    <a:blip r:embed="rId15"/>
                    <a:stretch>
                      <a:fillRect/>
                    </a:stretch>
                  </pic:blipFill>
                  <pic:spPr>
                    <a:xfrm>
                      <a:off x="0" y="0"/>
                      <a:ext cx="5943600" cy="297180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33C6F602"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72D88683" wp14:editId="42F631A3">
            <wp:extent cx="4902926" cy="5821701"/>
            <wp:effectExtent l="0" t="0" r="0" b="0"/>
            <wp:docPr id="19826687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68712" name="Picture 1982668712"/>
                    <pic:cNvPicPr/>
                  </pic:nvPicPr>
                  <pic:blipFill>
                    <a:blip r:embed="rId16"/>
                    <a:stretch>
                      <a:fillRect/>
                    </a:stretch>
                  </pic:blipFill>
                  <pic:spPr>
                    <a:xfrm>
                      <a:off x="0" y="0"/>
                      <a:ext cx="4907846" cy="5827543"/>
                    </a:xfrm>
                    <a:prstGeom prst="rect">
                      <a:avLst/>
                    </a:prstGeom>
                  </pic:spPr>
                </pic:pic>
              </a:graphicData>
            </a:graphic>
          </wp:inline>
        </w:drawing>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346858AD"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221EBCBE" wp14:editId="1B104FC5">
            <wp:extent cx="5943600" cy="3343275"/>
            <wp:effectExtent l="0" t="0" r="0" b="0"/>
            <wp:docPr id="376563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63183" name="Picture 376563183"/>
                    <pic:cNvPicPr/>
                  </pic:nvPicPr>
                  <pic:blipFill>
                    <a:blip r:embed="rId17"/>
                    <a:stretch>
                      <a:fillRect/>
                    </a:stretch>
                  </pic:blipFill>
                  <pic:spPr>
                    <a:xfrm>
                      <a:off x="0" y="0"/>
                      <a:ext cx="5943600" cy="3343275"/>
                    </a:xfrm>
                    <a:prstGeom prst="rect">
                      <a:avLst/>
                    </a:prstGeom>
                  </pic:spPr>
                </pic:pic>
              </a:graphicData>
            </a:graphic>
          </wp:inline>
        </w:drawing>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2819998E"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79249933" wp14:editId="6FCAFEC6">
            <wp:extent cx="5943600" cy="3169920"/>
            <wp:effectExtent l="0" t="0" r="0" b="5080"/>
            <wp:docPr id="10857632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3275" name="Picture 1085763275"/>
                    <pic:cNvPicPr/>
                  </pic:nvPicPr>
                  <pic:blipFill>
                    <a:blip r:embed="rId18"/>
                    <a:stretch>
                      <a:fillRect/>
                    </a:stretch>
                  </pic:blipFill>
                  <pic:spPr>
                    <a:xfrm>
                      <a:off x="0" y="0"/>
                      <a:ext cx="5943600" cy="3169920"/>
                    </a:xfrm>
                    <a:prstGeom prst="rect">
                      <a:avLst/>
                    </a:prstGeom>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5A5ACA6" w14:textId="77777777" w:rsidR="00E728D6" w:rsidRDefault="00E728D6" w:rsidP="00106A02">
      <w:pPr>
        <w:rPr>
          <w:rFonts w:asciiTheme="minorBidi" w:hAnsiTheme="minorBidi" w:cstheme="minorBidi"/>
          <w:b/>
          <w:color w:val="000000" w:themeColor="text1"/>
          <w:sz w:val="20"/>
          <w:szCs w:val="20"/>
        </w:rPr>
      </w:pPr>
    </w:p>
    <w:p w14:paraId="2A718043" w14:textId="77777777" w:rsidR="00E728D6" w:rsidRDefault="00E728D6" w:rsidP="00106A02">
      <w:pPr>
        <w:rPr>
          <w:rFonts w:asciiTheme="minorBidi" w:hAnsiTheme="minorBidi" w:cstheme="minorBidi"/>
          <w:b/>
          <w:color w:val="000000" w:themeColor="text1"/>
          <w:sz w:val="20"/>
          <w:szCs w:val="20"/>
        </w:rPr>
      </w:pPr>
    </w:p>
    <w:p w14:paraId="752DBDA6" w14:textId="77777777" w:rsidR="00E728D6" w:rsidRDefault="00E728D6" w:rsidP="00106A02">
      <w:pPr>
        <w:rPr>
          <w:rFonts w:asciiTheme="minorBidi" w:hAnsiTheme="minorBidi" w:cstheme="minorBidi"/>
          <w:b/>
          <w:color w:val="000000" w:themeColor="text1"/>
          <w:sz w:val="20"/>
          <w:szCs w:val="20"/>
        </w:rPr>
      </w:pPr>
    </w:p>
    <w:p w14:paraId="5F8C7249" w14:textId="77777777" w:rsidR="00E728D6" w:rsidRDefault="00E728D6" w:rsidP="00106A02">
      <w:pPr>
        <w:rPr>
          <w:rFonts w:asciiTheme="minorBidi" w:hAnsiTheme="minorBidi" w:cstheme="minorBidi"/>
          <w:b/>
          <w:color w:val="000000" w:themeColor="text1"/>
          <w:sz w:val="20"/>
          <w:szCs w:val="20"/>
        </w:rPr>
      </w:pPr>
    </w:p>
    <w:p w14:paraId="3FF66A67" w14:textId="77777777" w:rsidR="00E728D6" w:rsidRDefault="00E728D6" w:rsidP="00106A02">
      <w:pPr>
        <w:rPr>
          <w:rFonts w:asciiTheme="minorBidi" w:hAnsiTheme="minorBidi" w:cstheme="minorBidi"/>
          <w:b/>
          <w:color w:val="000000" w:themeColor="text1"/>
          <w:sz w:val="20"/>
          <w:szCs w:val="20"/>
        </w:rPr>
      </w:pPr>
    </w:p>
    <w:p w14:paraId="60C941D7" w14:textId="77777777" w:rsidR="00E728D6" w:rsidRDefault="00E728D6" w:rsidP="00106A02">
      <w:pPr>
        <w:rPr>
          <w:rFonts w:asciiTheme="minorBidi" w:hAnsiTheme="minorBidi" w:cstheme="minorBidi"/>
          <w:b/>
          <w:color w:val="000000" w:themeColor="text1"/>
          <w:sz w:val="20"/>
          <w:szCs w:val="20"/>
        </w:rPr>
      </w:pPr>
    </w:p>
    <w:p w14:paraId="3CC6CF35" w14:textId="77777777" w:rsidR="00E728D6" w:rsidRDefault="00E728D6" w:rsidP="00106A02">
      <w:pPr>
        <w:rPr>
          <w:rFonts w:asciiTheme="minorBidi" w:hAnsiTheme="minorBidi" w:cstheme="minorBidi"/>
          <w:b/>
          <w:color w:val="000000" w:themeColor="text1"/>
          <w:sz w:val="20"/>
          <w:szCs w:val="20"/>
        </w:rPr>
      </w:pPr>
    </w:p>
    <w:p w14:paraId="77A5F0A5" w14:textId="77777777" w:rsidR="00E728D6" w:rsidRDefault="00E728D6" w:rsidP="00106A02">
      <w:pPr>
        <w:rPr>
          <w:rFonts w:asciiTheme="minorBidi" w:hAnsiTheme="minorBidi" w:cstheme="minorBidi"/>
          <w:b/>
          <w:color w:val="000000" w:themeColor="text1"/>
          <w:sz w:val="20"/>
          <w:szCs w:val="20"/>
        </w:rPr>
      </w:pPr>
    </w:p>
    <w:p w14:paraId="160751BE" w14:textId="77777777" w:rsidR="00E728D6" w:rsidRDefault="00E728D6" w:rsidP="00106A02">
      <w:pPr>
        <w:rPr>
          <w:rFonts w:asciiTheme="minorBidi" w:hAnsiTheme="minorBidi" w:cstheme="minorBidi"/>
          <w:b/>
          <w:color w:val="000000" w:themeColor="text1"/>
          <w:sz w:val="20"/>
          <w:szCs w:val="20"/>
        </w:rPr>
      </w:pPr>
    </w:p>
    <w:p w14:paraId="3725B54D" w14:textId="77777777" w:rsidR="00E728D6" w:rsidRDefault="00E728D6" w:rsidP="00106A02">
      <w:pPr>
        <w:rPr>
          <w:rFonts w:asciiTheme="minorBidi" w:hAnsiTheme="minorBidi" w:cstheme="minorBidi"/>
          <w:b/>
          <w:color w:val="000000" w:themeColor="text1"/>
          <w:sz w:val="20"/>
          <w:szCs w:val="20"/>
        </w:rPr>
      </w:pPr>
    </w:p>
    <w:p w14:paraId="4082EAE6" w14:textId="77777777" w:rsidR="00E728D6" w:rsidRDefault="00E728D6" w:rsidP="00106A02">
      <w:pPr>
        <w:rPr>
          <w:rFonts w:asciiTheme="minorBidi" w:hAnsiTheme="minorBidi" w:cstheme="minorBidi"/>
          <w:b/>
          <w:color w:val="000000" w:themeColor="text1"/>
          <w:sz w:val="20"/>
          <w:szCs w:val="20"/>
        </w:rPr>
      </w:pPr>
    </w:p>
    <w:p w14:paraId="6348CD99" w14:textId="77777777" w:rsidR="00E728D6" w:rsidRDefault="00E728D6" w:rsidP="00106A02">
      <w:pPr>
        <w:rPr>
          <w:rFonts w:asciiTheme="minorBidi" w:hAnsiTheme="minorBidi" w:cstheme="minorBidi"/>
          <w:b/>
          <w:color w:val="000000" w:themeColor="text1"/>
          <w:sz w:val="20"/>
          <w:szCs w:val="20"/>
        </w:rPr>
      </w:pPr>
    </w:p>
    <w:p w14:paraId="6DF177DA" w14:textId="77777777" w:rsidR="00E728D6" w:rsidRDefault="00E728D6" w:rsidP="00106A02">
      <w:pPr>
        <w:rPr>
          <w:rFonts w:asciiTheme="minorBidi" w:hAnsiTheme="minorBidi" w:cstheme="minorBidi"/>
          <w:b/>
          <w:color w:val="000000" w:themeColor="text1"/>
          <w:sz w:val="20"/>
          <w:szCs w:val="20"/>
        </w:rPr>
      </w:pPr>
    </w:p>
    <w:p w14:paraId="1F78CBFB" w14:textId="77777777" w:rsidR="00E728D6" w:rsidRDefault="00E728D6" w:rsidP="00106A02">
      <w:pPr>
        <w:rPr>
          <w:rFonts w:asciiTheme="minorBidi" w:hAnsiTheme="minorBidi" w:cstheme="minorBidi"/>
          <w:b/>
          <w:color w:val="000000" w:themeColor="text1"/>
          <w:sz w:val="20"/>
          <w:szCs w:val="20"/>
        </w:rPr>
      </w:pPr>
    </w:p>
    <w:p w14:paraId="4F3F9E54" w14:textId="77777777" w:rsidR="00E728D6" w:rsidRDefault="00E728D6" w:rsidP="00106A02">
      <w:pPr>
        <w:rPr>
          <w:rFonts w:asciiTheme="minorBidi" w:hAnsiTheme="minorBidi" w:cstheme="minorBidi"/>
          <w:b/>
          <w:color w:val="000000" w:themeColor="text1"/>
          <w:sz w:val="20"/>
          <w:szCs w:val="20"/>
        </w:rPr>
      </w:pPr>
    </w:p>
    <w:p w14:paraId="5017CA1F" w14:textId="77777777" w:rsidR="00E728D6" w:rsidRDefault="00E728D6" w:rsidP="00106A02">
      <w:pPr>
        <w:rPr>
          <w:rFonts w:asciiTheme="minorBidi" w:hAnsiTheme="minorBidi" w:cstheme="minorBidi"/>
          <w:b/>
          <w:color w:val="000000" w:themeColor="text1"/>
          <w:sz w:val="20"/>
          <w:szCs w:val="20"/>
        </w:rPr>
      </w:pPr>
    </w:p>
    <w:p w14:paraId="3390E30C" w14:textId="77777777" w:rsidR="00E728D6" w:rsidRDefault="00E728D6"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94D97A1"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30BEF1CD" wp14:editId="428144C6">
            <wp:extent cx="5943600" cy="4160520"/>
            <wp:effectExtent l="0" t="0" r="0" b="5080"/>
            <wp:docPr id="250063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63343" name="Picture 250063343"/>
                    <pic:cNvPicPr/>
                  </pic:nvPicPr>
                  <pic:blipFill>
                    <a:blip r:embed="rId19"/>
                    <a:stretch>
                      <a:fillRect/>
                    </a:stretch>
                  </pic:blipFill>
                  <pic:spPr>
                    <a:xfrm>
                      <a:off x="0" y="0"/>
                      <a:ext cx="5943600" cy="4160520"/>
                    </a:xfrm>
                    <a:prstGeom prst="rect">
                      <a:avLst/>
                    </a:prstGeom>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3358C253" w:rsidR="0096527D" w:rsidRDefault="00E728D6" w:rsidP="00106A02">
      <w:pPr>
        <w:rPr>
          <w:rFonts w:asciiTheme="majorBidi" w:hAnsiTheme="majorBidi" w:cstheme="majorBidi"/>
        </w:rPr>
      </w:pPr>
      <w:r>
        <w:rPr>
          <w:rFonts w:asciiTheme="majorBidi" w:hAnsiTheme="majorBidi" w:cstheme="majorBidi"/>
          <w:noProof/>
        </w:rPr>
        <w:drawing>
          <wp:inline distT="0" distB="0" distL="0" distR="0" wp14:anchorId="6F23BDEB" wp14:editId="5A35FF02">
            <wp:extent cx="5943600" cy="2971800"/>
            <wp:effectExtent l="0" t="0" r="0" b="0"/>
            <wp:docPr id="11018892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89264" name="Picture 1101889264"/>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659596E8" w:rsidR="00E531F3" w:rsidRDefault="00E728D6" w:rsidP="00106A02">
      <w:pPr>
        <w:rPr>
          <w:rFonts w:asciiTheme="majorBidi" w:hAnsiTheme="majorBidi" w:cstheme="majorBidi"/>
        </w:rPr>
      </w:pPr>
      <w:r>
        <w:rPr>
          <w:rFonts w:asciiTheme="majorBidi" w:hAnsiTheme="majorBidi" w:cstheme="majorBidi"/>
          <w:noProof/>
        </w:rPr>
        <w:drawing>
          <wp:inline distT="0" distB="0" distL="0" distR="0" wp14:anchorId="36CB2F61" wp14:editId="07468452">
            <wp:extent cx="5943600" cy="5094605"/>
            <wp:effectExtent l="0" t="0" r="0" b="0"/>
            <wp:docPr id="1436981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81898" name="Picture 1436981898"/>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7B7A8B" w:rsidRPr="00BE77A6" w14:paraId="2C940166" w14:textId="77777777" w:rsidTr="007960BA">
        <w:trPr>
          <w:trHeight w:val="489"/>
          <w:jc w:val="center"/>
        </w:trPr>
        <w:tc>
          <w:tcPr>
            <w:tcW w:w="1326" w:type="dxa"/>
            <w:tcMar>
              <w:top w:w="0" w:type="dxa"/>
              <w:left w:w="100" w:type="dxa"/>
              <w:bottom w:w="0" w:type="dxa"/>
              <w:right w:w="100" w:type="dxa"/>
            </w:tcMar>
          </w:tcPr>
          <w:p w14:paraId="534D3391" w14:textId="58663C1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86" w:type="dxa"/>
            <w:tcMar>
              <w:top w:w="0" w:type="dxa"/>
              <w:left w:w="100" w:type="dxa"/>
              <w:bottom w:w="0" w:type="dxa"/>
              <w:right w:w="100" w:type="dxa"/>
            </w:tcMar>
          </w:tcPr>
          <w:p w14:paraId="651C84D7"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53C030CB" w14:textId="12210C51"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0F1CC3E6" w14:textId="18E23B99"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5D941476" w14:textId="3A150A9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4E1DEC4" w14:textId="54440A90"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150" w:type="dxa"/>
            <w:tcMar>
              <w:top w:w="0" w:type="dxa"/>
              <w:left w:w="100" w:type="dxa"/>
              <w:bottom w:w="0" w:type="dxa"/>
              <w:right w:w="100" w:type="dxa"/>
            </w:tcMar>
          </w:tcPr>
          <w:p w14:paraId="382BCE42" w14:textId="515609A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039497A4" w14:textId="6CBC651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768A2400" w14:textId="127F0A03"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7B7A8B" w:rsidRPr="00BE77A6" w14:paraId="464EE7AA" w14:textId="77777777" w:rsidTr="007960BA">
        <w:trPr>
          <w:trHeight w:val="489"/>
          <w:jc w:val="center"/>
        </w:trPr>
        <w:tc>
          <w:tcPr>
            <w:tcW w:w="1326" w:type="dxa"/>
            <w:tcMar>
              <w:top w:w="0" w:type="dxa"/>
              <w:left w:w="100" w:type="dxa"/>
              <w:bottom w:w="0" w:type="dxa"/>
              <w:right w:w="100" w:type="dxa"/>
            </w:tcMar>
          </w:tcPr>
          <w:p w14:paraId="60791FDE" w14:textId="27CDFE70" w:rsidR="007B7A8B" w:rsidRPr="007B7A8B" w:rsidRDefault="007B7A8B" w:rsidP="007B7A8B">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86" w:type="dxa"/>
            <w:tcMar>
              <w:top w:w="0" w:type="dxa"/>
              <w:left w:w="100" w:type="dxa"/>
              <w:bottom w:w="0" w:type="dxa"/>
              <w:right w:w="100" w:type="dxa"/>
            </w:tcMar>
          </w:tcPr>
          <w:p w14:paraId="24A6D040"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21C86E27" w14:textId="2E8FFE9E"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2136943A" w14:textId="6527C54B"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45E1488A" w14:textId="41C8BC8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EA8BD4E" w14:textId="4CF5E25C"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150" w:type="dxa"/>
            <w:tcMar>
              <w:top w:w="0" w:type="dxa"/>
              <w:left w:w="100" w:type="dxa"/>
              <w:bottom w:w="0" w:type="dxa"/>
              <w:right w:w="100" w:type="dxa"/>
            </w:tcMar>
          </w:tcPr>
          <w:p w14:paraId="5A735E1C" w14:textId="0FF9B04D"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16EE2CEB" w14:textId="78ED3B6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4A3DF78E" w14:textId="400C0E65"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F4E84" w14:textId="77777777" w:rsidR="00C84BCB" w:rsidRDefault="00C84BCB">
      <w:r>
        <w:separator/>
      </w:r>
    </w:p>
  </w:endnote>
  <w:endnote w:type="continuationSeparator" w:id="0">
    <w:p w14:paraId="6F718874" w14:textId="77777777" w:rsidR="00C84BCB" w:rsidRDefault="00C84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1D7B84" w14:textId="77777777" w:rsidR="00C84BCB" w:rsidRDefault="00C84BCB">
      <w:r>
        <w:separator/>
      </w:r>
    </w:p>
  </w:footnote>
  <w:footnote w:type="continuationSeparator" w:id="0">
    <w:p w14:paraId="19EB4A60" w14:textId="77777777" w:rsidR="00C84BCB" w:rsidRDefault="00C84B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17&lt;/item&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item&gt;189&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54FED"/>
    <w:rsid w:val="00060121"/>
    <w:rsid w:val="00060BF9"/>
    <w:rsid w:val="00060F21"/>
    <w:rsid w:val="00061B98"/>
    <w:rsid w:val="000635FC"/>
    <w:rsid w:val="000668E2"/>
    <w:rsid w:val="00070D8D"/>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C7F"/>
    <w:rsid w:val="000E0D82"/>
    <w:rsid w:val="000E0D95"/>
    <w:rsid w:val="000E176B"/>
    <w:rsid w:val="000E1B29"/>
    <w:rsid w:val="000E3194"/>
    <w:rsid w:val="000E3A79"/>
    <w:rsid w:val="000E4A1C"/>
    <w:rsid w:val="000E5C89"/>
    <w:rsid w:val="000E65F0"/>
    <w:rsid w:val="000E76CF"/>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075F1"/>
    <w:rsid w:val="0011181A"/>
    <w:rsid w:val="001119B3"/>
    <w:rsid w:val="00111A07"/>
    <w:rsid w:val="001139DA"/>
    <w:rsid w:val="00114CF7"/>
    <w:rsid w:val="00114DAC"/>
    <w:rsid w:val="001154CA"/>
    <w:rsid w:val="001156EA"/>
    <w:rsid w:val="001161CA"/>
    <w:rsid w:val="00121B91"/>
    <w:rsid w:val="00121C17"/>
    <w:rsid w:val="00122AD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442C"/>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0382"/>
    <w:rsid w:val="001B2358"/>
    <w:rsid w:val="001B260E"/>
    <w:rsid w:val="001B303B"/>
    <w:rsid w:val="001B324D"/>
    <w:rsid w:val="001B5D10"/>
    <w:rsid w:val="001B5D8F"/>
    <w:rsid w:val="001B641A"/>
    <w:rsid w:val="001B6FA6"/>
    <w:rsid w:val="001C0D03"/>
    <w:rsid w:val="001C18F2"/>
    <w:rsid w:val="001C1EF9"/>
    <w:rsid w:val="001C2945"/>
    <w:rsid w:val="001C39D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31D"/>
    <w:rsid w:val="001F570D"/>
    <w:rsid w:val="001F595E"/>
    <w:rsid w:val="001F6178"/>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ACC"/>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0487"/>
    <w:rsid w:val="002541AD"/>
    <w:rsid w:val="00254571"/>
    <w:rsid w:val="00255BB2"/>
    <w:rsid w:val="00257243"/>
    <w:rsid w:val="00257821"/>
    <w:rsid w:val="00257AEF"/>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0E6"/>
    <w:rsid w:val="00291209"/>
    <w:rsid w:val="002912C6"/>
    <w:rsid w:val="00291D83"/>
    <w:rsid w:val="002949AB"/>
    <w:rsid w:val="002953E0"/>
    <w:rsid w:val="002959FD"/>
    <w:rsid w:val="00296691"/>
    <w:rsid w:val="00296BE1"/>
    <w:rsid w:val="002A1D73"/>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3BD4"/>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6CDA"/>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576C"/>
    <w:rsid w:val="00327FDE"/>
    <w:rsid w:val="00331643"/>
    <w:rsid w:val="00331D65"/>
    <w:rsid w:val="00333F79"/>
    <w:rsid w:val="00337294"/>
    <w:rsid w:val="0034135F"/>
    <w:rsid w:val="00341A01"/>
    <w:rsid w:val="0034288B"/>
    <w:rsid w:val="00343EBD"/>
    <w:rsid w:val="00344ED5"/>
    <w:rsid w:val="00346D65"/>
    <w:rsid w:val="0034793C"/>
    <w:rsid w:val="0035177A"/>
    <w:rsid w:val="003521E3"/>
    <w:rsid w:val="00353041"/>
    <w:rsid w:val="0035354F"/>
    <w:rsid w:val="00354335"/>
    <w:rsid w:val="00354D22"/>
    <w:rsid w:val="00357C19"/>
    <w:rsid w:val="00357FA7"/>
    <w:rsid w:val="00360BFD"/>
    <w:rsid w:val="003610DB"/>
    <w:rsid w:val="003659A3"/>
    <w:rsid w:val="00365D2F"/>
    <w:rsid w:val="00366686"/>
    <w:rsid w:val="003670D5"/>
    <w:rsid w:val="0036789A"/>
    <w:rsid w:val="00367AF2"/>
    <w:rsid w:val="00370C5A"/>
    <w:rsid w:val="00371849"/>
    <w:rsid w:val="00374323"/>
    <w:rsid w:val="00374D99"/>
    <w:rsid w:val="00375254"/>
    <w:rsid w:val="003754EF"/>
    <w:rsid w:val="00375EC5"/>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1201"/>
    <w:rsid w:val="003C247F"/>
    <w:rsid w:val="003C272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8F0"/>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15E67"/>
    <w:rsid w:val="00421445"/>
    <w:rsid w:val="00423400"/>
    <w:rsid w:val="00424270"/>
    <w:rsid w:val="004253CB"/>
    <w:rsid w:val="00425B3E"/>
    <w:rsid w:val="00427D9B"/>
    <w:rsid w:val="00431B4B"/>
    <w:rsid w:val="00432AF3"/>
    <w:rsid w:val="00432E1D"/>
    <w:rsid w:val="004340AC"/>
    <w:rsid w:val="00434403"/>
    <w:rsid w:val="00435541"/>
    <w:rsid w:val="00436260"/>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6CF7"/>
    <w:rsid w:val="00487AF4"/>
    <w:rsid w:val="00491252"/>
    <w:rsid w:val="004929A9"/>
    <w:rsid w:val="004934DC"/>
    <w:rsid w:val="004A0606"/>
    <w:rsid w:val="004A1157"/>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5D1"/>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6B0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99"/>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071B"/>
    <w:rsid w:val="00621C6E"/>
    <w:rsid w:val="00630B2B"/>
    <w:rsid w:val="006311D1"/>
    <w:rsid w:val="00631E69"/>
    <w:rsid w:val="0063289B"/>
    <w:rsid w:val="00636593"/>
    <w:rsid w:val="00636B95"/>
    <w:rsid w:val="00636D9A"/>
    <w:rsid w:val="0063797F"/>
    <w:rsid w:val="00637EDC"/>
    <w:rsid w:val="00640221"/>
    <w:rsid w:val="00641673"/>
    <w:rsid w:val="006419EA"/>
    <w:rsid w:val="00643068"/>
    <w:rsid w:val="00643A80"/>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02CC"/>
    <w:rsid w:val="00670CB8"/>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97738"/>
    <w:rsid w:val="006A3412"/>
    <w:rsid w:val="006A43D8"/>
    <w:rsid w:val="006A51F4"/>
    <w:rsid w:val="006A7508"/>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494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6D7"/>
    <w:rsid w:val="00742A2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B7A8B"/>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E7B59"/>
    <w:rsid w:val="007F09C2"/>
    <w:rsid w:val="007F4A46"/>
    <w:rsid w:val="007F604A"/>
    <w:rsid w:val="007F6948"/>
    <w:rsid w:val="007F6F04"/>
    <w:rsid w:val="007F725C"/>
    <w:rsid w:val="00800FB6"/>
    <w:rsid w:val="00801515"/>
    <w:rsid w:val="008020A8"/>
    <w:rsid w:val="00803B29"/>
    <w:rsid w:val="00805AB7"/>
    <w:rsid w:val="008060FC"/>
    <w:rsid w:val="00806CC6"/>
    <w:rsid w:val="008079B2"/>
    <w:rsid w:val="00807BAA"/>
    <w:rsid w:val="00810009"/>
    <w:rsid w:val="00810F6A"/>
    <w:rsid w:val="0081201A"/>
    <w:rsid w:val="00815F18"/>
    <w:rsid w:val="00816133"/>
    <w:rsid w:val="00820D87"/>
    <w:rsid w:val="0082144F"/>
    <w:rsid w:val="008226F2"/>
    <w:rsid w:val="0082295D"/>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473C"/>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45D1"/>
    <w:rsid w:val="008C58B6"/>
    <w:rsid w:val="008C6918"/>
    <w:rsid w:val="008C698D"/>
    <w:rsid w:val="008C6B55"/>
    <w:rsid w:val="008C7D3C"/>
    <w:rsid w:val="008D12AF"/>
    <w:rsid w:val="008D1B68"/>
    <w:rsid w:val="008D3E74"/>
    <w:rsid w:val="008D68A0"/>
    <w:rsid w:val="008D77E3"/>
    <w:rsid w:val="008E037F"/>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707"/>
    <w:rsid w:val="00940962"/>
    <w:rsid w:val="009411AB"/>
    <w:rsid w:val="009438E0"/>
    <w:rsid w:val="009524B5"/>
    <w:rsid w:val="00952E1C"/>
    <w:rsid w:val="009534E7"/>
    <w:rsid w:val="00953CFA"/>
    <w:rsid w:val="009545D1"/>
    <w:rsid w:val="00955616"/>
    <w:rsid w:val="00955FAB"/>
    <w:rsid w:val="0095655F"/>
    <w:rsid w:val="00956B7B"/>
    <w:rsid w:val="00960C1F"/>
    <w:rsid w:val="00962814"/>
    <w:rsid w:val="0096527D"/>
    <w:rsid w:val="00966448"/>
    <w:rsid w:val="00967579"/>
    <w:rsid w:val="0096778C"/>
    <w:rsid w:val="00967B7D"/>
    <w:rsid w:val="009708E8"/>
    <w:rsid w:val="009709EB"/>
    <w:rsid w:val="00970CDA"/>
    <w:rsid w:val="00970DE4"/>
    <w:rsid w:val="00970E9A"/>
    <w:rsid w:val="00973745"/>
    <w:rsid w:val="00974408"/>
    <w:rsid w:val="00975475"/>
    <w:rsid w:val="0097617B"/>
    <w:rsid w:val="009765C3"/>
    <w:rsid w:val="0097679C"/>
    <w:rsid w:val="00976AA8"/>
    <w:rsid w:val="0097715E"/>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6502"/>
    <w:rsid w:val="009970BE"/>
    <w:rsid w:val="009972A2"/>
    <w:rsid w:val="0099732E"/>
    <w:rsid w:val="00997588"/>
    <w:rsid w:val="00997F2C"/>
    <w:rsid w:val="009A0224"/>
    <w:rsid w:val="009A4648"/>
    <w:rsid w:val="009A665C"/>
    <w:rsid w:val="009B0FB9"/>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3496"/>
    <w:rsid w:val="009F6C04"/>
    <w:rsid w:val="00A02FEE"/>
    <w:rsid w:val="00A04F83"/>
    <w:rsid w:val="00A057B7"/>
    <w:rsid w:val="00A06B78"/>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3FB0"/>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67F24"/>
    <w:rsid w:val="00B70865"/>
    <w:rsid w:val="00B7117D"/>
    <w:rsid w:val="00B718D6"/>
    <w:rsid w:val="00B71B28"/>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1EE3"/>
    <w:rsid w:val="00BA23F1"/>
    <w:rsid w:val="00BA2B08"/>
    <w:rsid w:val="00BA433F"/>
    <w:rsid w:val="00BA6AE4"/>
    <w:rsid w:val="00BA7959"/>
    <w:rsid w:val="00BB04E2"/>
    <w:rsid w:val="00BB36DA"/>
    <w:rsid w:val="00BB420F"/>
    <w:rsid w:val="00BB471B"/>
    <w:rsid w:val="00BB569A"/>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12A"/>
    <w:rsid w:val="00C01E35"/>
    <w:rsid w:val="00C04CBB"/>
    <w:rsid w:val="00C05018"/>
    <w:rsid w:val="00C053DB"/>
    <w:rsid w:val="00C05D76"/>
    <w:rsid w:val="00C075F1"/>
    <w:rsid w:val="00C07948"/>
    <w:rsid w:val="00C109DB"/>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1BC1"/>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B38"/>
    <w:rsid w:val="00C80FBD"/>
    <w:rsid w:val="00C81BFA"/>
    <w:rsid w:val="00C84BCB"/>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5A8B"/>
    <w:rsid w:val="00CD758A"/>
    <w:rsid w:val="00CE0733"/>
    <w:rsid w:val="00CE1298"/>
    <w:rsid w:val="00CE18BA"/>
    <w:rsid w:val="00CE43A6"/>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4FB"/>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0E65"/>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25C3"/>
    <w:rsid w:val="00DA3153"/>
    <w:rsid w:val="00DA31C0"/>
    <w:rsid w:val="00DA34C3"/>
    <w:rsid w:val="00DA56A3"/>
    <w:rsid w:val="00DA5CD8"/>
    <w:rsid w:val="00DA6044"/>
    <w:rsid w:val="00DA660F"/>
    <w:rsid w:val="00DA72B1"/>
    <w:rsid w:val="00DB0416"/>
    <w:rsid w:val="00DB2131"/>
    <w:rsid w:val="00DB3AAD"/>
    <w:rsid w:val="00DB3DD1"/>
    <w:rsid w:val="00DB6689"/>
    <w:rsid w:val="00DC05E8"/>
    <w:rsid w:val="00DC0E8A"/>
    <w:rsid w:val="00DC1AB9"/>
    <w:rsid w:val="00DC4E2A"/>
    <w:rsid w:val="00DC6AE0"/>
    <w:rsid w:val="00DD1003"/>
    <w:rsid w:val="00DD193E"/>
    <w:rsid w:val="00DD1EA2"/>
    <w:rsid w:val="00DD2BDF"/>
    <w:rsid w:val="00DD384D"/>
    <w:rsid w:val="00DD5769"/>
    <w:rsid w:val="00DD657B"/>
    <w:rsid w:val="00DD738F"/>
    <w:rsid w:val="00DD7D90"/>
    <w:rsid w:val="00DE1064"/>
    <w:rsid w:val="00DE347A"/>
    <w:rsid w:val="00DE4888"/>
    <w:rsid w:val="00DE57DC"/>
    <w:rsid w:val="00DE5BF1"/>
    <w:rsid w:val="00DE6E2B"/>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28D6"/>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C88"/>
    <w:rsid w:val="00EA0E8F"/>
    <w:rsid w:val="00EA1247"/>
    <w:rsid w:val="00EA2AD9"/>
    <w:rsid w:val="00EA3B03"/>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047F"/>
    <w:rsid w:val="00EE18A7"/>
    <w:rsid w:val="00EE1AB4"/>
    <w:rsid w:val="00EE1D7E"/>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4F98"/>
    <w:rsid w:val="00F27785"/>
    <w:rsid w:val="00F27B8E"/>
    <w:rsid w:val="00F3198C"/>
    <w:rsid w:val="00F31E66"/>
    <w:rsid w:val="00F35601"/>
    <w:rsid w:val="00F35C47"/>
    <w:rsid w:val="00F3653D"/>
    <w:rsid w:val="00F406DC"/>
    <w:rsid w:val="00F41D00"/>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3C24"/>
    <w:rsid w:val="00F65A6C"/>
    <w:rsid w:val="00F66CA8"/>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2A00"/>
    <w:rsid w:val="00FD2BBE"/>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68038071">
      <w:bodyDiv w:val="1"/>
      <w:marLeft w:val="0"/>
      <w:marRight w:val="0"/>
      <w:marTop w:val="0"/>
      <w:marBottom w:val="0"/>
      <w:divBdr>
        <w:top w:val="none" w:sz="0" w:space="0" w:color="auto"/>
        <w:left w:val="none" w:sz="0" w:space="0" w:color="auto"/>
        <w:bottom w:val="none" w:sz="0" w:space="0" w:color="auto"/>
        <w:right w:val="none" w:sz="0" w:space="0" w:color="auto"/>
      </w:divBdr>
      <w:divsChild>
        <w:div w:id="662707055">
          <w:marLeft w:val="0"/>
          <w:marRight w:val="0"/>
          <w:marTop w:val="0"/>
          <w:marBottom w:val="0"/>
          <w:divBdr>
            <w:top w:val="none" w:sz="0" w:space="0" w:color="auto"/>
            <w:left w:val="none" w:sz="0" w:space="0" w:color="auto"/>
            <w:bottom w:val="none" w:sz="0" w:space="0" w:color="auto"/>
            <w:right w:val="none" w:sz="0" w:space="0" w:color="auto"/>
          </w:divBdr>
          <w:divsChild>
            <w:div w:id="1700474157">
              <w:marLeft w:val="0"/>
              <w:marRight w:val="0"/>
              <w:marTop w:val="0"/>
              <w:marBottom w:val="0"/>
              <w:divBdr>
                <w:top w:val="none" w:sz="0" w:space="0" w:color="auto"/>
                <w:left w:val="none" w:sz="0" w:space="0" w:color="auto"/>
                <w:bottom w:val="none" w:sz="0" w:space="0" w:color="auto"/>
                <w:right w:val="none" w:sz="0" w:space="0" w:color="auto"/>
              </w:divBdr>
              <w:divsChild>
                <w:div w:id="142308426">
                  <w:marLeft w:val="0"/>
                  <w:marRight w:val="0"/>
                  <w:marTop w:val="0"/>
                  <w:marBottom w:val="0"/>
                  <w:divBdr>
                    <w:top w:val="none" w:sz="0" w:space="0" w:color="auto"/>
                    <w:left w:val="none" w:sz="0" w:space="0" w:color="auto"/>
                    <w:bottom w:val="none" w:sz="0" w:space="0" w:color="auto"/>
                    <w:right w:val="none" w:sz="0" w:space="0" w:color="auto"/>
                  </w:divBdr>
                  <w:divsChild>
                    <w:div w:id="9086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0599">
          <w:marLeft w:val="0"/>
          <w:marRight w:val="0"/>
          <w:marTop w:val="0"/>
          <w:marBottom w:val="0"/>
          <w:divBdr>
            <w:top w:val="none" w:sz="0" w:space="0" w:color="auto"/>
            <w:left w:val="none" w:sz="0" w:space="0" w:color="auto"/>
            <w:bottom w:val="none" w:sz="0" w:space="0" w:color="auto"/>
            <w:right w:val="none" w:sz="0" w:space="0" w:color="auto"/>
          </w:divBdr>
          <w:divsChild>
            <w:div w:id="1198352072">
              <w:marLeft w:val="0"/>
              <w:marRight w:val="0"/>
              <w:marTop w:val="0"/>
              <w:marBottom w:val="0"/>
              <w:divBdr>
                <w:top w:val="none" w:sz="0" w:space="0" w:color="auto"/>
                <w:left w:val="none" w:sz="0" w:space="0" w:color="auto"/>
                <w:bottom w:val="none" w:sz="0" w:space="0" w:color="auto"/>
                <w:right w:val="none" w:sz="0" w:space="0" w:color="auto"/>
              </w:divBdr>
              <w:divsChild>
                <w:div w:id="627712004">
                  <w:marLeft w:val="0"/>
                  <w:marRight w:val="0"/>
                  <w:marTop w:val="0"/>
                  <w:marBottom w:val="0"/>
                  <w:divBdr>
                    <w:top w:val="none" w:sz="0" w:space="0" w:color="auto"/>
                    <w:left w:val="none" w:sz="0" w:space="0" w:color="auto"/>
                    <w:bottom w:val="none" w:sz="0" w:space="0" w:color="auto"/>
                    <w:right w:val="none" w:sz="0" w:space="0" w:color="auto"/>
                  </w:divBdr>
                  <w:divsChild>
                    <w:div w:id="188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3515447">
      <w:bodyDiv w:val="1"/>
      <w:marLeft w:val="0"/>
      <w:marRight w:val="0"/>
      <w:marTop w:val="0"/>
      <w:marBottom w:val="0"/>
      <w:divBdr>
        <w:top w:val="none" w:sz="0" w:space="0" w:color="auto"/>
        <w:left w:val="none" w:sz="0" w:space="0" w:color="auto"/>
        <w:bottom w:val="none" w:sz="0" w:space="0" w:color="auto"/>
        <w:right w:val="none" w:sz="0" w:space="0" w:color="auto"/>
      </w:divBdr>
      <w:divsChild>
        <w:div w:id="1553345549">
          <w:marLeft w:val="0"/>
          <w:marRight w:val="0"/>
          <w:marTop w:val="0"/>
          <w:marBottom w:val="0"/>
          <w:divBdr>
            <w:top w:val="none" w:sz="0" w:space="0" w:color="auto"/>
            <w:left w:val="none" w:sz="0" w:space="0" w:color="auto"/>
            <w:bottom w:val="none" w:sz="0" w:space="0" w:color="auto"/>
            <w:right w:val="none" w:sz="0" w:space="0" w:color="auto"/>
          </w:divBdr>
          <w:divsChild>
            <w:div w:id="603001966">
              <w:marLeft w:val="0"/>
              <w:marRight w:val="0"/>
              <w:marTop w:val="0"/>
              <w:marBottom w:val="0"/>
              <w:divBdr>
                <w:top w:val="none" w:sz="0" w:space="0" w:color="auto"/>
                <w:left w:val="none" w:sz="0" w:space="0" w:color="auto"/>
                <w:bottom w:val="none" w:sz="0" w:space="0" w:color="auto"/>
                <w:right w:val="none" w:sz="0" w:space="0" w:color="auto"/>
              </w:divBdr>
              <w:divsChild>
                <w:div w:id="1232736682">
                  <w:marLeft w:val="0"/>
                  <w:marRight w:val="0"/>
                  <w:marTop w:val="0"/>
                  <w:marBottom w:val="0"/>
                  <w:divBdr>
                    <w:top w:val="none" w:sz="0" w:space="0" w:color="auto"/>
                    <w:left w:val="none" w:sz="0" w:space="0" w:color="auto"/>
                    <w:bottom w:val="none" w:sz="0" w:space="0" w:color="auto"/>
                    <w:right w:val="none" w:sz="0" w:space="0" w:color="auto"/>
                  </w:divBdr>
                  <w:divsChild>
                    <w:div w:id="1272470750">
                      <w:marLeft w:val="0"/>
                      <w:marRight w:val="0"/>
                      <w:marTop w:val="0"/>
                      <w:marBottom w:val="0"/>
                      <w:divBdr>
                        <w:top w:val="none" w:sz="0" w:space="0" w:color="auto"/>
                        <w:left w:val="none" w:sz="0" w:space="0" w:color="auto"/>
                        <w:bottom w:val="none" w:sz="0" w:space="0" w:color="auto"/>
                        <w:right w:val="none" w:sz="0" w:space="0" w:color="auto"/>
                      </w:divBdr>
                      <w:divsChild>
                        <w:div w:id="1470584837">
                          <w:marLeft w:val="0"/>
                          <w:marRight w:val="0"/>
                          <w:marTop w:val="0"/>
                          <w:marBottom w:val="0"/>
                          <w:divBdr>
                            <w:top w:val="none" w:sz="0" w:space="0" w:color="auto"/>
                            <w:left w:val="none" w:sz="0" w:space="0" w:color="auto"/>
                            <w:bottom w:val="none" w:sz="0" w:space="0" w:color="auto"/>
                            <w:right w:val="none" w:sz="0" w:space="0" w:color="auto"/>
                          </w:divBdr>
                          <w:divsChild>
                            <w:div w:id="60346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55016955">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35118631">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1493632">
      <w:bodyDiv w:val="1"/>
      <w:marLeft w:val="0"/>
      <w:marRight w:val="0"/>
      <w:marTop w:val="0"/>
      <w:marBottom w:val="0"/>
      <w:divBdr>
        <w:top w:val="none" w:sz="0" w:space="0" w:color="auto"/>
        <w:left w:val="none" w:sz="0" w:space="0" w:color="auto"/>
        <w:bottom w:val="none" w:sz="0" w:space="0" w:color="auto"/>
        <w:right w:val="none" w:sz="0" w:space="0" w:color="auto"/>
      </w:divBdr>
    </w:div>
    <w:div w:id="1070421106">
      <w:bodyDiv w:val="1"/>
      <w:marLeft w:val="0"/>
      <w:marRight w:val="0"/>
      <w:marTop w:val="0"/>
      <w:marBottom w:val="0"/>
      <w:divBdr>
        <w:top w:val="none" w:sz="0" w:space="0" w:color="auto"/>
        <w:left w:val="none" w:sz="0" w:space="0" w:color="auto"/>
        <w:bottom w:val="none" w:sz="0" w:space="0" w:color="auto"/>
        <w:right w:val="none" w:sz="0" w:space="0" w:color="auto"/>
      </w:divBdr>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12162565">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286931019">
      <w:bodyDiv w:val="1"/>
      <w:marLeft w:val="0"/>
      <w:marRight w:val="0"/>
      <w:marTop w:val="0"/>
      <w:marBottom w:val="0"/>
      <w:divBdr>
        <w:top w:val="none" w:sz="0" w:space="0" w:color="auto"/>
        <w:left w:val="none" w:sz="0" w:space="0" w:color="auto"/>
        <w:bottom w:val="none" w:sz="0" w:space="0" w:color="auto"/>
        <w:right w:val="none" w:sz="0" w:space="0" w:color="auto"/>
      </w:divBdr>
      <w:divsChild>
        <w:div w:id="33434172">
          <w:marLeft w:val="0"/>
          <w:marRight w:val="0"/>
          <w:marTop w:val="0"/>
          <w:marBottom w:val="0"/>
          <w:divBdr>
            <w:top w:val="none" w:sz="0" w:space="0" w:color="auto"/>
            <w:left w:val="none" w:sz="0" w:space="0" w:color="auto"/>
            <w:bottom w:val="none" w:sz="0" w:space="0" w:color="auto"/>
            <w:right w:val="none" w:sz="0" w:space="0" w:color="auto"/>
          </w:divBdr>
          <w:divsChild>
            <w:div w:id="11692783">
              <w:marLeft w:val="0"/>
              <w:marRight w:val="0"/>
              <w:marTop w:val="0"/>
              <w:marBottom w:val="0"/>
              <w:divBdr>
                <w:top w:val="none" w:sz="0" w:space="0" w:color="auto"/>
                <w:left w:val="none" w:sz="0" w:space="0" w:color="auto"/>
                <w:bottom w:val="none" w:sz="0" w:space="0" w:color="auto"/>
                <w:right w:val="none" w:sz="0" w:space="0" w:color="auto"/>
              </w:divBdr>
              <w:divsChild>
                <w:div w:id="1743142066">
                  <w:marLeft w:val="0"/>
                  <w:marRight w:val="0"/>
                  <w:marTop w:val="0"/>
                  <w:marBottom w:val="0"/>
                  <w:divBdr>
                    <w:top w:val="none" w:sz="0" w:space="0" w:color="auto"/>
                    <w:left w:val="none" w:sz="0" w:space="0" w:color="auto"/>
                    <w:bottom w:val="none" w:sz="0" w:space="0" w:color="auto"/>
                    <w:right w:val="none" w:sz="0" w:space="0" w:color="auto"/>
                  </w:divBdr>
                  <w:divsChild>
                    <w:div w:id="1706980683">
                      <w:marLeft w:val="0"/>
                      <w:marRight w:val="0"/>
                      <w:marTop w:val="0"/>
                      <w:marBottom w:val="0"/>
                      <w:divBdr>
                        <w:top w:val="none" w:sz="0" w:space="0" w:color="auto"/>
                        <w:left w:val="none" w:sz="0" w:space="0" w:color="auto"/>
                        <w:bottom w:val="none" w:sz="0" w:space="0" w:color="auto"/>
                        <w:right w:val="none" w:sz="0" w:space="0" w:color="auto"/>
                      </w:divBdr>
                      <w:divsChild>
                        <w:div w:id="265504642">
                          <w:marLeft w:val="0"/>
                          <w:marRight w:val="0"/>
                          <w:marTop w:val="0"/>
                          <w:marBottom w:val="0"/>
                          <w:divBdr>
                            <w:top w:val="none" w:sz="0" w:space="0" w:color="auto"/>
                            <w:left w:val="none" w:sz="0" w:space="0" w:color="auto"/>
                            <w:bottom w:val="none" w:sz="0" w:space="0" w:color="auto"/>
                            <w:right w:val="none" w:sz="0" w:space="0" w:color="auto"/>
                          </w:divBdr>
                          <w:divsChild>
                            <w:div w:id="8996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01902477">
      <w:bodyDiv w:val="1"/>
      <w:marLeft w:val="0"/>
      <w:marRight w:val="0"/>
      <w:marTop w:val="0"/>
      <w:marBottom w:val="0"/>
      <w:divBdr>
        <w:top w:val="none" w:sz="0" w:space="0" w:color="auto"/>
        <w:left w:val="none" w:sz="0" w:space="0" w:color="auto"/>
        <w:bottom w:val="none" w:sz="0" w:space="0" w:color="auto"/>
        <w:right w:val="none" w:sz="0" w:space="0" w:color="auto"/>
      </w:divBdr>
      <w:divsChild>
        <w:div w:id="596139446">
          <w:marLeft w:val="0"/>
          <w:marRight w:val="0"/>
          <w:marTop w:val="0"/>
          <w:marBottom w:val="0"/>
          <w:divBdr>
            <w:top w:val="none" w:sz="0" w:space="0" w:color="auto"/>
            <w:left w:val="none" w:sz="0" w:space="0" w:color="auto"/>
            <w:bottom w:val="none" w:sz="0" w:space="0" w:color="auto"/>
            <w:right w:val="none" w:sz="0" w:space="0" w:color="auto"/>
          </w:divBdr>
          <w:divsChild>
            <w:div w:id="2083094298">
              <w:marLeft w:val="0"/>
              <w:marRight w:val="0"/>
              <w:marTop w:val="0"/>
              <w:marBottom w:val="0"/>
              <w:divBdr>
                <w:top w:val="none" w:sz="0" w:space="0" w:color="auto"/>
                <w:left w:val="none" w:sz="0" w:space="0" w:color="auto"/>
                <w:bottom w:val="none" w:sz="0" w:space="0" w:color="auto"/>
                <w:right w:val="none" w:sz="0" w:space="0" w:color="auto"/>
              </w:divBdr>
              <w:divsChild>
                <w:div w:id="1674797246">
                  <w:marLeft w:val="0"/>
                  <w:marRight w:val="0"/>
                  <w:marTop w:val="0"/>
                  <w:marBottom w:val="0"/>
                  <w:divBdr>
                    <w:top w:val="none" w:sz="0" w:space="0" w:color="auto"/>
                    <w:left w:val="none" w:sz="0" w:space="0" w:color="auto"/>
                    <w:bottom w:val="none" w:sz="0" w:space="0" w:color="auto"/>
                    <w:right w:val="none" w:sz="0" w:space="0" w:color="auto"/>
                  </w:divBdr>
                  <w:divsChild>
                    <w:div w:id="168925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81440">
          <w:marLeft w:val="0"/>
          <w:marRight w:val="0"/>
          <w:marTop w:val="0"/>
          <w:marBottom w:val="0"/>
          <w:divBdr>
            <w:top w:val="none" w:sz="0" w:space="0" w:color="auto"/>
            <w:left w:val="none" w:sz="0" w:space="0" w:color="auto"/>
            <w:bottom w:val="none" w:sz="0" w:space="0" w:color="auto"/>
            <w:right w:val="none" w:sz="0" w:space="0" w:color="auto"/>
          </w:divBdr>
          <w:divsChild>
            <w:div w:id="236288160">
              <w:marLeft w:val="0"/>
              <w:marRight w:val="0"/>
              <w:marTop w:val="0"/>
              <w:marBottom w:val="0"/>
              <w:divBdr>
                <w:top w:val="none" w:sz="0" w:space="0" w:color="auto"/>
                <w:left w:val="none" w:sz="0" w:space="0" w:color="auto"/>
                <w:bottom w:val="none" w:sz="0" w:space="0" w:color="auto"/>
                <w:right w:val="none" w:sz="0" w:space="0" w:color="auto"/>
              </w:divBdr>
              <w:divsChild>
                <w:div w:id="1040983390">
                  <w:marLeft w:val="0"/>
                  <w:marRight w:val="0"/>
                  <w:marTop w:val="0"/>
                  <w:marBottom w:val="0"/>
                  <w:divBdr>
                    <w:top w:val="none" w:sz="0" w:space="0" w:color="auto"/>
                    <w:left w:val="none" w:sz="0" w:space="0" w:color="auto"/>
                    <w:bottom w:val="none" w:sz="0" w:space="0" w:color="auto"/>
                    <w:right w:val="none" w:sz="0" w:space="0" w:color="auto"/>
                  </w:divBdr>
                  <w:divsChild>
                    <w:div w:id="9829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34610467">
      <w:bodyDiv w:val="1"/>
      <w:marLeft w:val="0"/>
      <w:marRight w:val="0"/>
      <w:marTop w:val="0"/>
      <w:marBottom w:val="0"/>
      <w:divBdr>
        <w:top w:val="none" w:sz="0" w:space="0" w:color="auto"/>
        <w:left w:val="none" w:sz="0" w:space="0" w:color="auto"/>
        <w:bottom w:val="none" w:sz="0" w:space="0" w:color="auto"/>
        <w:right w:val="none" w:sz="0" w:space="0" w:color="auto"/>
      </w:divBdr>
      <w:divsChild>
        <w:div w:id="1389111988">
          <w:marLeft w:val="0"/>
          <w:marRight w:val="0"/>
          <w:marTop w:val="0"/>
          <w:marBottom w:val="0"/>
          <w:divBdr>
            <w:top w:val="none" w:sz="0" w:space="0" w:color="auto"/>
            <w:left w:val="none" w:sz="0" w:space="0" w:color="auto"/>
            <w:bottom w:val="none" w:sz="0" w:space="0" w:color="auto"/>
            <w:right w:val="none" w:sz="0" w:space="0" w:color="auto"/>
          </w:divBdr>
          <w:divsChild>
            <w:div w:id="384909792">
              <w:marLeft w:val="0"/>
              <w:marRight w:val="0"/>
              <w:marTop w:val="0"/>
              <w:marBottom w:val="0"/>
              <w:divBdr>
                <w:top w:val="none" w:sz="0" w:space="0" w:color="auto"/>
                <w:left w:val="none" w:sz="0" w:space="0" w:color="auto"/>
                <w:bottom w:val="none" w:sz="0" w:space="0" w:color="auto"/>
                <w:right w:val="none" w:sz="0" w:space="0" w:color="auto"/>
              </w:divBdr>
              <w:divsChild>
                <w:div w:id="720789368">
                  <w:marLeft w:val="0"/>
                  <w:marRight w:val="0"/>
                  <w:marTop w:val="0"/>
                  <w:marBottom w:val="0"/>
                  <w:divBdr>
                    <w:top w:val="none" w:sz="0" w:space="0" w:color="auto"/>
                    <w:left w:val="none" w:sz="0" w:space="0" w:color="auto"/>
                    <w:bottom w:val="none" w:sz="0" w:space="0" w:color="auto"/>
                    <w:right w:val="none" w:sz="0" w:space="0" w:color="auto"/>
                  </w:divBdr>
                  <w:divsChild>
                    <w:div w:id="788092101">
                      <w:marLeft w:val="0"/>
                      <w:marRight w:val="0"/>
                      <w:marTop w:val="0"/>
                      <w:marBottom w:val="0"/>
                      <w:divBdr>
                        <w:top w:val="none" w:sz="0" w:space="0" w:color="auto"/>
                        <w:left w:val="none" w:sz="0" w:space="0" w:color="auto"/>
                        <w:bottom w:val="none" w:sz="0" w:space="0" w:color="auto"/>
                        <w:right w:val="none" w:sz="0" w:space="0" w:color="auto"/>
                      </w:divBdr>
                      <w:divsChild>
                        <w:div w:id="332879132">
                          <w:marLeft w:val="0"/>
                          <w:marRight w:val="0"/>
                          <w:marTop w:val="0"/>
                          <w:marBottom w:val="0"/>
                          <w:divBdr>
                            <w:top w:val="none" w:sz="0" w:space="0" w:color="auto"/>
                            <w:left w:val="none" w:sz="0" w:space="0" w:color="auto"/>
                            <w:bottom w:val="none" w:sz="0" w:space="0" w:color="auto"/>
                            <w:right w:val="none" w:sz="0" w:space="0" w:color="auto"/>
                          </w:divBdr>
                          <w:divsChild>
                            <w:div w:id="5892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05327114">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28410574">
      <w:bodyDiv w:val="1"/>
      <w:marLeft w:val="0"/>
      <w:marRight w:val="0"/>
      <w:marTop w:val="0"/>
      <w:marBottom w:val="0"/>
      <w:divBdr>
        <w:top w:val="none" w:sz="0" w:space="0" w:color="auto"/>
        <w:left w:val="none" w:sz="0" w:space="0" w:color="auto"/>
        <w:bottom w:val="none" w:sz="0" w:space="0" w:color="auto"/>
        <w:right w:val="none" w:sz="0" w:space="0" w:color="auto"/>
      </w:divBdr>
      <w:divsChild>
        <w:div w:id="701200505">
          <w:marLeft w:val="0"/>
          <w:marRight w:val="0"/>
          <w:marTop w:val="0"/>
          <w:marBottom w:val="0"/>
          <w:divBdr>
            <w:top w:val="none" w:sz="0" w:space="0" w:color="auto"/>
            <w:left w:val="none" w:sz="0" w:space="0" w:color="auto"/>
            <w:bottom w:val="none" w:sz="0" w:space="0" w:color="auto"/>
            <w:right w:val="none" w:sz="0" w:space="0" w:color="auto"/>
          </w:divBdr>
          <w:divsChild>
            <w:div w:id="73429915">
              <w:marLeft w:val="0"/>
              <w:marRight w:val="0"/>
              <w:marTop w:val="0"/>
              <w:marBottom w:val="0"/>
              <w:divBdr>
                <w:top w:val="none" w:sz="0" w:space="0" w:color="auto"/>
                <w:left w:val="none" w:sz="0" w:space="0" w:color="auto"/>
                <w:bottom w:val="none" w:sz="0" w:space="0" w:color="auto"/>
                <w:right w:val="none" w:sz="0" w:space="0" w:color="auto"/>
              </w:divBdr>
              <w:divsChild>
                <w:div w:id="889225075">
                  <w:marLeft w:val="0"/>
                  <w:marRight w:val="0"/>
                  <w:marTop w:val="0"/>
                  <w:marBottom w:val="0"/>
                  <w:divBdr>
                    <w:top w:val="none" w:sz="0" w:space="0" w:color="auto"/>
                    <w:left w:val="none" w:sz="0" w:space="0" w:color="auto"/>
                    <w:bottom w:val="none" w:sz="0" w:space="0" w:color="auto"/>
                    <w:right w:val="none" w:sz="0" w:space="0" w:color="auto"/>
                  </w:divBdr>
                  <w:divsChild>
                    <w:div w:id="579948334">
                      <w:marLeft w:val="0"/>
                      <w:marRight w:val="0"/>
                      <w:marTop w:val="0"/>
                      <w:marBottom w:val="0"/>
                      <w:divBdr>
                        <w:top w:val="none" w:sz="0" w:space="0" w:color="auto"/>
                        <w:left w:val="none" w:sz="0" w:space="0" w:color="auto"/>
                        <w:bottom w:val="none" w:sz="0" w:space="0" w:color="auto"/>
                        <w:right w:val="none" w:sz="0" w:space="0" w:color="auto"/>
                      </w:divBdr>
                      <w:divsChild>
                        <w:div w:id="948200636">
                          <w:marLeft w:val="0"/>
                          <w:marRight w:val="0"/>
                          <w:marTop w:val="0"/>
                          <w:marBottom w:val="0"/>
                          <w:divBdr>
                            <w:top w:val="none" w:sz="0" w:space="0" w:color="auto"/>
                            <w:left w:val="none" w:sz="0" w:space="0" w:color="auto"/>
                            <w:bottom w:val="none" w:sz="0" w:space="0" w:color="auto"/>
                            <w:right w:val="none" w:sz="0" w:space="0" w:color="auto"/>
                          </w:divBdr>
                          <w:divsChild>
                            <w:div w:id="9969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60386694">
      <w:bodyDiv w:val="1"/>
      <w:marLeft w:val="0"/>
      <w:marRight w:val="0"/>
      <w:marTop w:val="0"/>
      <w:marBottom w:val="0"/>
      <w:divBdr>
        <w:top w:val="none" w:sz="0" w:space="0" w:color="auto"/>
        <w:left w:val="none" w:sz="0" w:space="0" w:color="auto"/>
        <w:bottom w:val="none" w:sz="0" w:space="0" w:color="auto"/>
        <w:right w:val="none" w:sz="0" w:space="0" w:color="auto"/>
      </w:divBdr>
      <w:divsChild>
        <w:div w:id="1812675736">
          <w:marLeft w:val="0"/>
          <w:marRight w:val="0"/>
          <w:marTop w:val="0"/>
          <w:marBottom w:val="0"/>
          <w:divBdr>
            <w:top w:val="none" w:sz="0" w:space="0" w:color="auto"/>
            <w:left w:val="none" w:sz="0" w:space="0" w:color="auto"/>
            <w:bottom w:val="none" w:sz="0" w:space="0" w:color="auto"/>
            <w:right w:val="none" w:sz="0" w:space="0" w:color="auto"/>
          </w:divBdr>
          <w:divsChild>
            <w:div w:id="1918440135">
              <w:marLeft w:val="0"/>
              <w:marRight w:val="0"/>
              <w:marTop w:val="0"/>
              <w:marBottom w:val="0"/>
              <w:divBdr>
                <w:top w:val="none" w:sz="0" w:space="0" w:color="auto"/>
                <w:left w:val="none" w:sz="0" w:space="0" w:color="auto"/>
                <w:bottom w:val="none" w:sz="0" w:space="0" w:color="auto"/>
                <w:right w:val="none" w:sz="0" w:space="0" w:color="auto"/>
              </w:divBdr>
              <w:divsChild>
                <w:div w:id="589045411">
                  <w:marLeft w:val="0"/>
                  <w:marRight w:val="0"/>
                  <w:marTop w:val="0"/>
                  <w:marBottom w:val="0"/>
                  <w:divBdr>
                    <w:top w:val="none" w:sz="0" w:space="0" w:color="auto"/>
                    <w:left w:val="none" w:sz="0" w:space="0" w:color="auto"/>
                    <w:bottom w:val="none" w:sz="0" w:space="0" w:color="auto"/>
                    <w:right w:val="none" w:sz="0" w:space="0" w:color="auto"/>
                  </w:divBdr>
                  <w:divsChild>
                    <w:div w:id="454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7009">
          <w:marLeft w:val="0"/>
          <w:marRight w:val="0"/>
          <w:marTop w:val="0"/>
          <w:marBottom w:val="0"/>
          <w:divBdr>
            <w:top w:val="none" w:sz="0" w:space="0" w:color="auto"/>
            <w:left w:val="none" w:sz="0" w:space="0" w:color="auto"/>
            <w:bottom w:val="none" w:sz="0" w:space="0" w:color="auto"/>
            <w:right w:val="none" w:sz="0" w:space="0" w:color="auto"/>
          </w:divBdr>
          <w:divsChild>
            <w:div w:id="1326782615">
              <w:marLeft w:val="0"/>
              <w:marRight w:val="0"/>
              <w:marTop w:val="0"/>
              <w:marBottom w:val="0"/>
              <w:divBdr>
                <w:top w:val="none" w:sz="0" w:space="0" w:color="auto"/>
                <w:left w:val="none" w:sz="0" w:space="0" w:color="auto"/>
                <w:bottom w:val="none" w:sz="0" w:space="0" w:color="auto"/>
                <w:right w:val="none" w:sz="0" w:space="0" w:color="auto"/>
              </w:divBdr>
              <w:divsChild>
                <w:div w:id="521942078">
                  <w:marLeft w:val="0"/>
                  <w:marRight w:val="0"/>
                  <w:marTop w:val="0"/>
                  <w:marBottom w:val="0"/>
                  <w:divBdr>
                    <w:top w:val="none" w:sz="0" w:space="0" w:color="auto"/>
                    <w:left w:val="none" w:sz="0" w:space="0" w:color="auto"/>
                    <w:bottom w:val="none" w:sz="0" w:space="0" w:color="auto"/>
                    <w:right w:val="none" w:sz="0" w:space="0" w:color="auto"/>
                  </w:divBdr>
                  <w:divsChild>
                    <w:div w:id="81379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3888170">
      <w:bodyDiv w:val="1"/>
      <w:marLeft w:val="0"/>
      <w:marRight w:val="0"/>
      <w:marTop w:val="0"/>
      <w:marBottom w:val="0"/>
      <w:divBdr>
        <w:top w:val="none" w:sz="0" w:space="0" w:color="auto"/>
        <w:left w:val="none" w:sz="0" w:space="0" w:color="auto"/>
        <w:bottom w:val="none" w:sz="0" w:space="0" w:color="auto"/>
        <w:right w:val="none" w:sz="0" w:space="0" w:color="auto"/>
      </w:divBdr>
      <w:divsChild>
        <w:div w:id="1671639531">
          <w:marLeft w:val="0"/>
          <w:marRight w:val="0"/>
          <w:marTop w:val="0"/>
          <w:marBottom w:val="0"/>
          <w:divBdr>
            <w:top w:val="none" w:sz="0" w:space="0" w:color="auto"/>
            <w:left w:val="none" w:sz="0" w:space="0" w:color="auto"/>
            <w:bottom w:val="none" w:sz="0" w:space="0" w:color="auto"/>
            <w:right w:val="none" w:sz="0" w:space="0" w:color="auto"/>
          </w:divBdr>
          <w:divsChild>
            <w:div w:id="2004968631">
              <w:marLeft w:val="0"/>
              <w:marRight w:val="0"/>
              <w:marTop w:val="0"/>
              <w:marBottom w:val="0"/>
              <w:divBdr>
                <w:top w:val="none" w:sz="0" w:space="0" w:color="auto"/>
                <w:left w:val="none" w:sz="0" w:space="0" w:color="auto"/>
                <w:bottom w:val="none" w:sz="0" w:space="0" w:color="auto"/>
                <w:right w:val="none" w:sz="0" w:space="0" w:color="auto"/>
              </w:divBdr>
              <w:divsChild>
                <w:div w:id="1973824865">
                  <w:marLeft w:val="0"/>
                  <w:marRight w:val="0"/>
                  <w:marTop w:val="0"/>
                  <w:marBottom w:val="0"/>
                  <w:divBdr>
                    <w:top w:val="none" w:sz="0" w:space="0" w:color="auto"/>
                    <w:left w:val="none" w:sz="0" w:space="0" w:color="auto"/>
                    <w:bottom w:val="none" w:sz="0" w:space="0" w:color="auto"/>
                    <w:right w:val="none" w:sz="0" w:space="0" w:color="auto"/>
                  </w:divBdr>
                  <w:divsChild>
                    <w:div w:id="90414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568">
          <w:marLeft w:val="0"/>
          <w:marRight w:val="0"/>
          <w:marTop w:val="0"/>
          <w:marBottom w:val="0"/>
          <w:divBdr>
            <w:top w:val="none" w:sz="0" w:space="0" w:color="auto"/>
            <w:left w:val="none" w:sz="0" w:space="0" w:color="auto"/>
            <w:bottom w:val="none" w:sz="0" w:space="0" w:color="auto"/>
            <w:right w:val="none" w:sz="0" w:space="0" w:color="auto"/>
          </w:divBdr>
          <w:divsChild>
            <w:div w:id="70935452">
              <w:marLeft w:val="0"/>
              <w:marRight w:val="0"/>
              <w:marTop w:val="0"/>
              <w:marBottom w:val="0"/>
              <w:divBdr>
                <w:top w:val="none" w:sz="0" w:space="0" w:color="auto"/>
                <w:left w:val="none" w:sz="0" w:space="0" w:color="auto"/>
                <w:bottom w:val="none" w:sz="0" w:space="0" w:color="auto"/>
                <w:right w:val="none" w:sz="0" w:space="0" w:color="auto"/>
              </w:divBdr>
              <w:divsChild>
                <w:div w:id="1758866779">
                  <w:marLeft w:val="0"/>
                  <w:marRight w:val="0"/>
                  <w:marTop w:val="0"/>
                  <w:marBottom w:val="0"/>
                  <w:divBdr>
                    <w:top w:val="none" w:sz="0" w:space="0" w:color="auto"/>
                    <w:left w:val="none" w:sz="0" w:space="0" w:color="auto"/>
                    <w:bottom w:val="none" w:sz="0" w:space="0" w:color="auto"/>
                    <w:right w:val="none" w:sz="0" w:space="0" w:color="auto"/>
                  </w:divBdr>
                  <w:divsChild>
                    <w:div w:id="2978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44</Pages>
  <Words>22322</Words>
  <Characters>12723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48</cp:revision>
  <cp:lastPrinted>2024-06-07T09:01:00Z</cp:lastPrinted>
  <dcterms:created xsi:type="dcterms:W3CDTF">2024-06-07T09:01:00Z</dcterms:created>
  <dcterms:modified xsi:type="dcterms:W3CDTF">2024-10-28T12:01:00Z</dcterms:modified>
</cp:coreProperties>
</file>